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Sajin Mohamed Pallikkathodi Erathali</w:t>
      </w:r>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r w:rsidRPr="007D6BE4">
        <w:rPr>
          <w:rFonts w:ascii="Times New Roman" w:eastAsia="Times New Roman" w:hAnsi="Times New Roman" w:cs="Times New Roman"/>
          <w:color w:val="000000"/>
          <w:kern w:val="0"/>
          <w14:ligatures w14:val="none"/>
        </w:rPr>
        <w:t xml:space="preserve">Massaron,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136D70F6"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42F5F747"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634DC9AB"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0C4E6163"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6EA7853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6C5FE09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4AD397CA"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7E38A26C"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0FAF174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3762F54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4398980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7AF28CD1"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1A82AC6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53867CD8"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12A60020"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3C34334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3591A1D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72F3921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043D6D7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0156299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5AB895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542B5E1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43CA3E5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3632E23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6978F22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75A68FC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451500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779CC56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0F383E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4ADE632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0BE2644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2A8FE73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1C1C0F8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4160CDF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36FFC38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5DCF905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0B18A49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w:t>
            </w:r>
            <w:r w:rsidR="00C755CB" w:rsidRPr="00C755CB">
              <w:rPr>
                <w:rStyle w:val="Hyperlink"/>
                <w:rFonts w:ascii="Times New Roman" w:hAnsi="Times New Roman" w:cs="Times New Roman"/>
                <w:noProof/>
              </w:rPr>
              <w:t>d</w:t>
            </w:r>
            <w:r w:rsidR="00C755CB" w:rsidRPr="00C755CB">
              <w:rPr>
                <w:rStyle w:val="Hyperlink"/>
                <w:rFonts w:ascii="Times New Roman" w:hAnsi="Times New Roman" w:cs="Times New Roman"/>
                <w:noProof/>
              </w:rPr>
              <w:t>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718D2A5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15BE29F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4FDA863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122E989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3C566A4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23DA76D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2A7D863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3D4AB35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26E0E30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088CEFA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540B3DE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78F8CDF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293D5E7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2B6C016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26B4EA5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7C212127"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79</w:t>
            </w:r>
            <w:r w:rsidR="00C755CB" w:rsidRPr="00C755CB">
              <w:rPr>
                <w:rFonts w:ascii="Times New Roman" w:hAnsi="Times New Roman" w:cs="Times New Roman"/>
                <w:noProof/>
                <w:webHidden/>
              </w:rPr>
              <w:fldChar w:fldCharType="end"/>
            </w:r>
          </w:hyperlink>
        </w:p>
        <w:p w14:paraId="2149D356" w14:textId="43EE171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22AB89E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0EEA9A2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73A7B30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38F3CF6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7DED4A5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3A88D01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7B21ED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6552A7D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3A1791B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1472BD5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0D50573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08139D">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30EAC81D"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102</w:t>
            </w:r>
            <w:r w:rsidR="00C755CB" w:rsidRPr="00C755CB">
              <w:rPr>
                <w:rFonts w:ascii="Times New Roman" w:hAnsi="Times New Roman" w:cs="Times New Roman"/>
                <w:noProof/>
                <w:webHidden/>
              </w:rPr>
              <w:fldChar w:fldCharType="end"/>
            </w:r>
          </w:hyperlink>
        </w:p>
        <w:p w14:paraId="1324FC87" w14:textId="71A05F3F"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0CF8878F" w14:textId="4233A8BF"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08139D">
              <w:rPr>
                <w:rFonts w:ascii="Times New Roman" w:hAnsi="Times New Roman" w:cs="Times New Roman"/>
                <w:noProof/>
                <w:webHidden/>
              </w:rPr>
              <w:t>105</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75799409"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7A6446C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3DEA510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19326E9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272A4FB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37576C6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18CF400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3355363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16DF2A1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094B6C3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2C5E2A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0DB9781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275FACF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4971BF4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24D57D0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244374C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1DFCD95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4D1D0B3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278D5D2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5A0946C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3A1DDA3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7808EF7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4A7B1B2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40B18CA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572DFBF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3947561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1C4C01A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2196A89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3E407B8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3E90F23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262FBB1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15FC5F6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4051807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44529DD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1E283DE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53AEA44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7BCAEB9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469BF52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7769AC8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0656479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2FBF5EA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1929AB1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15BFD87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390F3E7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461FD8A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8139D">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00E20339"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08139D">
          <w:rPr>
            <w:noProof/>
            <w:webHidden/>
          </w:rPr>
          <w:t>86</w:t>
        </w:r>
        <w:r w:rsidR="00304A59">
          <w:rPr>
            <w:noProof/>
            <w:webHidden/>
          </w:rPr>
          <w:fldChar w:fldCharType="end"/>
        </w:r>
      </w:hyperlink>
    </w:p>
    <w:p w14:paraId="262A0C23" w14:textId="655CD5B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08139D">
          <w:rPr>
            <w:noProof/>
            <w:webHidden/>
          </w:rPr>
          <w:t>94</w:t>
        </w:r>
        <w:r w:rsidR="00304A59">
          <w:rPr>
            <w:noProof/>
            <w:webHidden/>
          </w:rPr>
          <w:fldChar w:fldCharType="end"/>
        </w:r>
      </w:hyperlink>
    </w:p>
    <w:p w14:paraId="36205084" w14:textId="006D61FF"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08139D">
          <w:rPr>
            <w:noProof/>
            <w:webHidden/>
          </w:rPr>
          <w:t>94</w:t>
        </w:r>
        <w:r w:rsidR="00304A59">
          <w:rPr>
            <w:noProof/>
            <w:webHidden/>
          </w:rPr>
          <w:fldChar w:fldCharType="end"/>
        </w:r>
      </w:hyperlink>
    </w:p>
    <w:p w14:paraId="10BD9B77" w14:textId="7F09E96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08139D">
          <w:rPr>
            <w:noProof/>
            <w:webHidden/>
          </w:rPr>
          <w:t>94</w:t>
        </w:r>
        <w:r w:rsidR="00304A59">
          <w:rPr>
            <w:noProof/>
            <w:webHidden/>
          </w:rPr>
          <w:fldChar w:fldCharType="end"/>
        </w:r>
      </w:hyperlink>
    </w:p>
    <w:p w14:paraId="5501F0F5" w14:textId="718673B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08139D">
          <w:rPr>
            <w:noProof/>
            <w:webHidden/>
          </w:rPr>
          <w:t>94</w:t>
        </w:r>
        <w:r w:rsidR="00304A59">
          <w:rPr>
            <w:noProof/>
            <w:webHidden/>
          </w:rPr>
          <w:fldChar w:fldCharType="end"/>
        </w:r>
      </w:hyperlink>
    </w:p>
    <w:p w14:paraId="4685C0D8" w14:textId="067E5A9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08139D">
          <w:rPr>
            <w:noProof/>
            <w:webHidden/>
          </w:rPr>
          <w:t>95</w:t>
        </w:r>
        <w:r w:rsidR="00304A59">
          <w:rPr>
            <w:noProof/>
            <w:webHidden/>
          </w:rPr>
          <w:fldChar w:fldCharType="end"/>
        </w:r>
      </w:hyperlink>
    </w:p>
    <w:p w14:paraId="1443F025" w14:textId="1D160CB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08139D">
          <w:rPr>
            <w:noProof/>
            <w:webHidden/>
          </w:rPr>
          <w:t>96</w:t>
        </w:r>
        <w:r w:rsidR="00304A59">
          <w:rPr>
            <w:noProof/>
            <w:webHidden/>
          </w:rPr>
          <w:fldChar w:fldCharType="end"/>
        </w:r>
      </w:hyperlink>
    </w:p>
    <w:p w14:paraId="0D606E79" w14:textId="2B7CD1F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08139D">
          <w:rPr>
            <w:noProof/>
            <w:webHidden/>
          </w:rPr>
          <w:t>98</w:t>
        </w:r>
        <w:r w:rsidR="00304A59">
          <w:rPr>
            <w:noProof/>
            <w:webHidden/>
          </w:rPr>
          <w:fldChar w:fldCharType="end"/>
        </w:r>
      </w:hyperlink>
    </w:p>
    <w:p w14:paraId="477ABFD2" w14:textId="39FD0AE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08139D">
          <w:rPr>
            <w:noProof/>
            <w:webHidden/>
          </w:rPr>
          <w:t>98</w:t>
        </w:r>
        <w:r w:rsidR="00304A59">
          <w:rPr>
            <w:noProof/>
            <w:webHidden/>
          </w:rPr>
          <w:fldChar w:fldCharType="end"/>
        </w:r>
      </w:hyperlink>
    </w:p>
    <w:p w14:paraId="4B1DA70B" w14:textId="7DBB258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08139D">
          <w:rPr>
            <w:noProof/>
            <w:webHidden/>
          </w:rPr>
          <w:t>99</w:t>
        </w:r>
        <w:r w:rsidR="00304A59">
          <w:rPr>
            <w:noProof/>
            <w:webHidden/>
          </w:rPr>
          <w:fldChar w:fldCharType="end"/>
        </w:r>
      </w:hyperlink>
    </w:p>
    <w:p w14:paraId="4B9E1CF9" w14:textId="3D1829A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08139D">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Pallikkathodi Erathali</w:t>
      </w:r>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Vassev</w:t>
      </w:r>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I am also grateful to Dr. Tabea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TrustPilot,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646889A1"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08139D">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r w:rsidR="00E37B34" w:rsidRPr="00E37B34">
        <w:t>Nurdiati,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2F36C1F5"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08139D" w:rsidRPr="0008139D">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r w:rsidR="005A456F">
        <w:t>NDCG</w:t>
      </w:r>
      <w:r w:rsidR="00620607" w:rsidRPr="00620607">
        <w:t>_score</w:t>
      </w:r>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r w:rsidR="005A456F">
        <w:t>MAP</w:t>
      </w:r>
      <w:r w:rsidR="00620607" w:rsidRPr="00620607">
        <w:t>_score</w:t>
      </w:r>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BPE), Sentence</w:t>
      </w:r>
      <w:r w:rsidR="00723226">
        <w:t>p</w:t>
      </w:r>
      <w:r w:rsidR="005230CC">
        <w:t xml:space="preserve">iece, </w:t>
      </w:r>
      <w:r w:rsidR="00A95F63">
        <w:t>Wordpiece</w:t>
      </w:r>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neighbour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r w:rsidR="008723AB">
        <w:t>Achiam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C3A64E6"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08139D" w:rsidRPr="0008139D">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6D61BC43"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08139D">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87EF0BA"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6681B8A0"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4E5B0FB2" w:rsidR="00E501D3" w:rsidRDefault="002168D2" w:rsidP="008420A7">
      <w:pPr>
        <w:spacing w:after="240" w:line="360" w:lineRule="auto"/>
        <w:jc w:val="both"/>
        <w:rPr>
          <w:lang w:val="en-GB"/>
        </w:rPr>
      </w:pPr>
      <w:r w:rsidRPr="002168D2">
        <w:rPr>
          <w:lang w:val="en-GB"/>
        </w:rPr>
        <w:t>where pos denotes the position and i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08139D" w:rsidRPr="00EE428A">
        <w:t>(</w:t>
      </w:r>
      <w:r w:rsidR="0008139D">
        <w:rPr>
          <w:i/>
          <w:iCs/>
          <w:noProof/>
        </w:rPr>
        <w:t>2</w:t>
      </w:r>
      <w:r w:rsidR="0008139D" w:rsidRPr="00EE428A">
        <w:t>.</w:t>
      </w:r>
      <w:r w:rsidR="0008139D">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08139D" w:rsidRPr="00EE428A">
        <w:t>(</w:t>
      </w:r>
      <w:r w:rsidR="0008139D">
        <w:rPr>
          <w:i/>
          <w:iCs/>
          <w:noProof/>
        </w:rPr>
        <w:t>2</w:t>
      </w:r>
      <w:r w:rsidR="0008139D" w:rsidRPr="00EE428A">
        <w:t>.</w:t>
      </w:r>
      <w:r w:rsidR="0008139D">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4545BBE8"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i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12E2BA9B"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08139D">
        <w:t xml:space="preserve">Figure </w:t>
      </w:r>
      <w:r w:rsidR="0008139D">
        <w:rPr>
          <w:noProof/>
        </w:rPr>
        <w:t>3</w:t>
      </w:r>
      <w:r w:rsidR="00831EAF">
        <w:fldChar w:fldCharType="end"/>
      </w:r>
      <w:r w:rsidR="000E0780">
        <w:t>.</w:t>
      </w:r>
    </w:p>
    <w:p w14:paraId="7EAE1CF6" w14:textId="33014E0C"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08139D" w:rsidRPr="00EE428A">
        <w:t>(</w:t>
      </w:r>
      <w:r w:rsidR="0008139D">
        <w:rPr>
          <w:i/>
          <w:iCs/>
          <w:noProof/>
        </w:rPr>
        <w:t>2</w:t>
      </w:r>
      <w:r w:rsidR="0008139D" w:rsidRPr="00EE428A">
        <w:t>.</w:t>
      </w:r>
      <w:r w:rsidR="0008139D">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01E5F073"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16AB95B7"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r w:rsidRPr="00986201">
        <w:rPr>
          <w:position w:val="-6"/>
        </w:rPr>
        <w:t>i</w:t>
      </w:r>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r w:rsidRPr="00986201">
        <w:rPr>
          <w:position w:val="-6"/>
        </w:rPr>
        <w:t>i</w:t>
      </w:r>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r w:rsidRPr="00986201">
        <w:rPr>
          <w:position w:val="-6"/>
        </w:rPr>
        <w:t>andW</w:t>
      </w:r>
      <w:r w:rsidRPr="00986201">
        <w:rPr>
          <w:position w:val="2"/>
        </w:rPr>
        <w:t xml:space="preserve">O </w:t>
      </w:r>
      <w:r w:rsidRPr="00986201">
        <w:rPr>
          <w:rFonts w:ascii="Cambria Math" w:hAnsi="Cambria Math" w:cs="Cambria Math"/>
          <w:position w:val="-6"/>
        </w:rPr>
        <w:t>∈</w:t>
      </w:r>
      <w:r w:rsidRPr="00986201">
        <w:rPr>
          <w:position w:val="-6"/>
        </w:rPr>
        <w:t>R</w:t>
      </w:r>
      <w:r w:rsidRPr="00986201">
        <w:rPr>
          <w:position w:val="2"/>
        </w:rPr>
        <w:t>hd</w:t>
      </w:r>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6E02D787"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08139D">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121921D3"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08139D" w:rsidRPr="0008139D">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This process entails multiplying all values following the current token by -∞. When softmax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64813938"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08139D" w:rsidRPr="0008139D">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25107D84"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08139D">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SwiGLU activation function and rotary positional embeddings, with AdamW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th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10103568"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490A753F"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08139D">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3310905E"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When n is close to d ie.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270CF125"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6EB96D7D"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08139D" w:rsidRPr="00EE428A">
        <w:rPr>
          <w:noProof/>
        </w:rPr>
        <w:t>(</w:t>
      </w:r>
      <w:r w:rsidR="0008139D">
        <w:rPr>
          <w:i/>
          <w:iCs/>
          <w:noProof/>
        </w:rPr>
        <w:t>2</w:t>
      </w:r>
      <w:r w:rsidR="0008139D" w:rsidRPr="0008139D">
        <w:rPr>
          <w:i/>
          <w:iCs/>
          <w:noProof/>
        </w:rPr>
        <w:t>.</w:t>
      </w:r>
      <w:r w:rsidR="0008139D">
        <w:rPr>
          <w:i/>
          <w:iCs/>
          <w:noProof/>
        </w:rPr>
        <w:t>7</w:t>
      </w:r>
      <w:r w:rsidR="0008139D"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18612896"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08139D">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79F3EB97"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08139D" w:rsidRPr="0008139D">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58733070"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08139D">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17B126D5"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08139D" w:rsidRPr="0008139D">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74D2659B"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08139D">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5925A4E2"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08139D">
        <w:t xml:space="preserve">Figure </w:t>
      </w:r>
      <w:r w:rsidR="0008139D">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1292C495"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08139D">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ReLU like Vanilla Transformer or SwiGLU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Softmax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1C0C66FF"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08139D">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10FF923D"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08139D" w:rsidRPr="0008139D">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linear layer and then to the softmax layer, to predict the output. Starting with a single token the output of the softmax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multilinguality,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0E75A106"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08139D">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8C75576"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08139D" w:rsidRPr="0008139D">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This sub-section explored the various LLMs used in the study and how they were traind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r w:rsidR="002D55A8" w:rsidRPr="002D55A8">
        <w:rPr>
          <w:szCs w:val="22"/>
        </w:rPr>
        <w:t>Ehrlinger, L. &amp; Wöß,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28220AAE"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08139D">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4BB21A66"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08139D" w:rsidRPr="00372452">
        <w:rPr>
          <w:sz w:val="20"/>
          <w:szCs w:val="20"/>
        </w:rPr>
        <w:t xml:space="preserve">Figure </w:t>
      </w:r>
      <w:r w:rsidR="0008139D">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r w:rsidR="00F335EB">
        <w:t xml:space="preserve">LLMGraphTransformer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r w:rsidR="00576B31" w:rsidRPr="00CC05F3">
        <w:t>KGs</w:t>
      </w:r>
      <w:r w:rsidR="00F16E09" w:rsidRPr="00CC05F3">
        <w:t>.</w:t>
      </w:r>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7CE6EBB4"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08139D">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087E432"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08139D" w:rsidRPr="0008139D">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r w:rsidRPr="00CC554A">
        <w:rPr>
          <w:b/>
          <w:bCs/>
          <w:u w:val="single"/>
        </w:rPr>
        <w:t>GloVe</w:t>
      </w:r>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BiLSTM layers and a character-based encoding layer to learn contextualized word representations.</w:t>
      </w:r>
    </w:p>
    <w:p w14:paraId="5DAB6FDE" w14:textId="3D10F982" w:rsidR="000535B7" w:rsidRDefault="00DD4987" w:rsidP="000535B7">
      <w:pPr>
        <w:spacing w:line="360" w:lineRule="auto"/>
        <w:ind w:left="720"/>
        <w:jc w:val="both"/>
      </w:pPr>
      <w:r w:rsidRPr="00CC554A">
        <w:rPr>
          <w:b/>
          <w:bCs/>
          <w:u w:val="single"/>
        </w:rPr>
        <w:t>CoVe</w:t>
      </w:r>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r w:rsidRPr="00CC554A">
        <w:rPr>
          <w:b/>
          <w:bCs/>
          <w:u w:val="single"/>
        </w:rPr>
        <w:t>RoBERTa</w:t>
      </w:r>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77426376"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5AD05EE1"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08139D" w:rsidRPr="0008139D">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STS) tasks. Reimers and Gurevych</w:t>
      </w:r>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hyperlink r:id="rId24" w:history="1">
        <w:r w:rsidRPr="0046142C">
          <w:rPr>
            <w:shd w:val="clear" w:color="auto" w:fill="FFFFFF"/>
          </w:rPr>
          <w:t>nreimers/MiniLM-L6-H384-uncased</w:t>
        </w:r>
      </w:hyperlink>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128 per TPU core) is used to train the model for 100k iterations. A warm-up learning rate of 500 is used. There is a 128 token maximum for the sequence length. A learning rate of 2e-5 is applied when using the AdamW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is initialized from microsoft/Multilingual-MiniLM-L12-H384 and is further trained on a blend of multilingual datasets. It supports 100 languages from xlm-roberta;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TyDi dataset is 64.4 when compared to BM25 with a value of 33.3.</w:t>
      </w:r>
      <w:r w:rsidR="007113B4">
        <w:rPr>
          <w:shd w:val="clear" w:color="auto" w:fill="FFFFFF"/>
        </w:rPr>
        <w:t xml:space="preserve"> Since the model was trained with a low temperature score 0.1 with InfoNC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behaviour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The model is referred to as bge</w:t>
      </w:r>
      <w:r w:rsidR="000B30FE">
        <w:rPr>
          <w:shd w:val="clear" w:color="auto" w:fill="FFFFFF"/>
        </w:rPr>
        <w:t>. The bge is pre-trained using retromae</w:t>
      </w:r>
      <w:r w:rsidR="003F6CBC">
        <w:rPr>
          <w:shd w:val="clear" w:color="auto" w:fill="FFFFFF"/>
        </w:rPr>
        <w:t xml:space="preserve"> (</w:t>
      </w:r>
      <w:r w:rsidR="000B30FE">
        <w:rPr>
          <w:shd w:val="clear" w:color="auto" w:fill="FFFFFF"/>
        </w:rPr>
        <w:t xml:space="preserve">retroma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reranker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5"/>
                    <a:stretch>
                      <a:fillRect/>
                    </a:stretch>
                  </pic:blipFill>
                  <pic:spPr>
                    <a:xfrm>
                      <a:off x="0" y="0"/>
                      <a:ext cx="5759450" cy="2739390"/>
                    </a:xfrm>
                    <a:prstGeom prst="rect">
                      <a:avLst/>
                    </a:prstGeom>
                  </pic:spPr>
                </pic:pic>
              </a:graphicData>
            </a:graphic>
          </wp:inline>
        </w:drawing>
      </w:r>
    </w:p>
    <w:p w14:paraId="7474E712" w14:textId="5BE0D7A6"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6"/>
                    <a:stretch>
                      <a:fillRect/>
                    </a:stretch>
                  </pic:blipFill>
                  <pic:spPr>
                    <a:xfrm>
                      <a:off x="0" y="0"/>
                      <a:ext cx="5759450" cy="3179445"/>
                    </a:xfrm>
                    <a:prstGeom prst="rect">
                      <a:avLst/>
                    </a:prstGeom>
                  </pic:spPr>
                </pic:pic>
              </a:graphicData>
            </a:graphic>
          </wp:inline>
        </w:drawing>
      </w:r>
    </w:p>
    <w:p w14:paraId="1FAAEEB0" w14:textId="39AA7FBC"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OpenAIs GPT-4, Google’s Bard, Anthropic’s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1D3BAF16" w:rsidR="000E2840" w:rsidRDefault="000E2840" w:rsidP="0075679D">
      <w:pPr>
        <w:spacing w:line="360" w:lineRule="auto"/>
        <w:jc w:val="both"/>
      </w:pPr>
      <w:r>
        <w:t>Byte Pair Encoding is a subword tokenization technique introduced by</w:t>
      </w:r>
      <w:r w:rsidR="0075679D">
        <w:t xml:space="preserve"> Gage</w:t>
      </w:r>
      <w:r w:rsidR="001E48FC">
        <w:t xml:space="preserve"> </w:t>
      </w:r>
      <w:r w:rsidR="00E665B8">
        <w:t>P</w:t>
      </w:r>
      <w:r w:rsidR="00445D04">
        <w:t xml:space="preserve"> </w:t>
      </w:r>
      <w:r w:rsidR="0075679D">
        <w:t>(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Sennrich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r>
        <w:rPr>
          <w:rFonts w:ascii="Times New Roman" w:hAnsi="Times New Roman" w:cs="Times New Roman"/>
          <w:b/>
          <w:bCs/>
          <w:u w:val="single"/>
        </w:rPr>
        <w:t>Wordpiece</w:t>
      </w:r>
    </w:p>
    <w:p w14:paraId="1430E045" w14:textId="42D7B181" w:rsidR="00656DC9" w:rsidRDefault="00A95F63" w:rsidP="007612C4">
      <w:pPr>
        <w:spacing w:line="360" w:lineRule="auto"/>
        <w:jc w:val="both"/>
      </w:pPr>
      <w:r>
        <w:t>Wordpiece</w:t>
      </w:r>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r w:rsidR="00A95F63">
        <w:t>Wordpiece</w:t>
      </w:r>
      <w:r>
        <w:t xml:space="preserve"> is that it can also handle OOV words effectively by breaking them down into known subwords.</w:t>
      </w:r>
      <w:r w:rsidR="000170B6">
        <w:t xml:space="preserve"> Hence this approach can be applied to scenarios where training data is diverse. </w:t>
      </w:r>
      <w:r w:rsidR="00A95F63">
        <w:t>Wordpiece</w:t>
      </w:r>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r w:rsidRPr="0098146C">
        <w:rPr>
          <w:rFonts w:ascii="Times New Roman" w:hAnsi="Times New Roman" w:cs="Times New Roman"/>
          <w:b/>
          <w:bCs/>
          <w:u w:val="single"/>
        </w:rPr>
        <w:t>Sentencepiece</w:t>
      </w:r>
    </w:p>
    <w:p w14:paraId="450B5D82" w14:textId="3C90D167" w:rsidR="00DC3EBE" w:rsidRDefault="00723226" w:rsidP="00DC3EBE">
      <w:pPr>
        <w:spacing w:line="360" w:lineRule="auto"/>
        <w:jc w:val="both"/>
      </w:pPr>
      <w:r>
        <w:t>Sentencepiece</w:t>
      </w:r>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is an unsupervised text tokenizer and detokenizer</w:t>
      </w:r>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r w:rsidR="00A95F63">
        <w:t>Wordpiece</w:t>
      </w:r>
      <w:r w:rsidR="00C05F8D" w:rsidRPr="00C05F8D">
        <w:t xml:space="preserve">, </w:t>
      </w:r>
      <w:r>
        <w:t>Sentencepiece</w:t>
      </w:r>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r w:rsidR="00A95F63">
        <w:t>Wordpiece</w:t>
      </w:r>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r w:rsidR="00A95F63">
        <w:t>Wordpiece</w:t>
      </w:r>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r>
        <w:t>Sentencepiece</w:t>
      </w:r>
      <w:r w:rsidR="00916E27" w:rsidRPr="00916E27">
        <w:t xml:space="preserve"> is extensively used in leading NLP models, including T5</w:t>
      </w:r>
      <w:r w:rsidR="00916E27">
        <w:t xml:space="preserve"> (</w:t>
      </w:r>
      <w:r w:rsidR="00916E27" w:rsidRPr="002F303B">
        <w:t>Raffel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r>
        <w:t>Sentencepiece</w:t>
      </w:r>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285F909E"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0266F5">
        <w:t xml:space="preserve"> </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However, the MAP@K metric has some limitations. It mainly focuses on whether recommended items are relevant or not, ie.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ie.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7"/>
                    <a:stretch>
                      <a:fillRect/>
                    </a:stretch>
                  </pic:blipFill>
                  <pic:spPr>
                    <a:xfrm>
                      <a:off x="0" y="0"/>
                      <a:ext cx="4905603" cy="3176221"/>
                    </a:xfrm>
                    <a:prstGeom prst="rect">
                      <a:avLst/>
                    </a:prstGeom>
                  </pic:spPr>
                </pic:pic>
              </a:graphicData>
            </a:graphic>
          </wp:inline>
        </w:drawing>
      </w:r>
    </w:p>
    <w:p w14:paraId="30A7F970" w14:textId="316E0A46"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08139D">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52C2AF24"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08139D" w:rsidRPr="0008139D">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InformationRetriev</w:t>
      </w:r>
      <w:r w:rsidR="004E04A7">
        <w:t>al</w:t>
      </w:r>
      <w:r>
        <w:t xml:space="preserve">Evaluator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InformationRetriev</w:t>
      </w:r>
      <w:r w:rsidR="004E04A7">
        <w:t>al</w:t>
      </w:r>
      <w:r w:rsidR="00F44D88">
        <w:t xml:space="preserve">Evaluator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All the experiments are run on an Nvidia A 100 GPU with Ollama as the platform for running the LLMs locally</w:t>
      </w:r>
      <w:r w:rsidR="00477AE0">
        <w:t xml:space="preserve"> due to the ease of usage and it being </w:t>
      </w:r>
      <w:proofErr w:type="gramStart"/>
      <w:r w:rsidR="00477AE0">
        <w:t>open-source</w:t>
      </w:r>
      <w:proofErr w:type="gramEnd"/>
      <w:r>
        <w:t xml:space="preserve">. The models described below ie. </w:t>
      </w:r>
      <w:r w:rsidR="00B93B5F">
        <w:t>Llama-2</w:t>
      </w:r>
      <w:r>
        <w:t xml:space="preserve">, Mistral, </w:t>
      </w:r>
      <w:r w:rsidR="004445D9">
        <w:t>Llama-3</w:t>
      </w:r>
      <w:r>
        <w:t xml:space="preserve"> are run locally on the GPU server</w:t>
      </w:r>
      <w:r w:rsidR="006E1940">
        <w:t xml:space="preserve"> by </w:t>
      </w:r>
      <w:r w:rsidR="00101F73">
        <w:t>installing Ollama on the server and downloading and loading the model on Ollama.</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TrustPilot, Airline Ratings etc., </w:t>
      </w:r>
      <w:r w:rsidR="00E42125">
        <w:t xml:space="preserve">using methods suggested by </w:t>
      </w:r>
      <w:r w:rsidR="00E42125" w:rsidRPr="00E42125">
        <w:t>Picolo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r w:rsidRPr="00A62D53">
        <w:t>Airline</w:t>
      </w:r>
      <w:r>
        <w:t>_</w:t>
      </w:r>
      <w:r w:rsidRPr="00A62D53">
        <w:t>Verified</w:t>
      </w:r>
      <w:r>
        <w:t xml:space="preserve">, </w:t>
      </w:r>
      <w:r w:rsidRPr="00A62D53">
        <w:t>Reviews</w:t>
      </w:r>
      <w:r>
        <w:t xml:space="preserve">, </w:t>
      </w:r>
      <w:r w:rsidRPr="00A62D53">
        <w:t>Type</w:t>
      </w:r>
      <w:r>
        <w:t>_o</w:t>
      </w:r>
      <w:r w:rsidRPr="00A62D53">
        <w:t>f</w:t>
      </w:r>
      <w:r>
        <w:t>_</w:t>
      </w:r>
      <w:r w:rsidRPr="00A62D53">
        <w:t>Traveler</w:t>
      </w:r>
      <w:r>
        <w:t xml:space="preserve">, </w:t>
      </w:r>
      <w:r w:rsidRPr="00A62D53">
        <w:t>Month</w:t>
      </w:r>
      <w:r>
        <w:t>_</w:t>
      </w:r>
      <w:r w:rsidRPr="00A62D53">
        <w:t>Flown</w:t>
      </w:r>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r w:rsidRPr="00A62D53">
        <w:t>Staff</w:t>
      </w:r>
      <w:r>
        <w:t>_</w:t>
      </w:r>
      <w:r w:rsidRPr="00A62D53">
        <w:t>Service</w:t>
      </w:r>
      <w:r>
        <w:t xml:space="preserve">, </w:t>
      </w:r>
      <w:r w:rsidRPr="00A62D53">
        <w:t>Food</w:t>
      </w:r>
      <w:r>
        <w:t>_&amp;_</w:t>
      </w:r>
      <w:r w:rsidRPr="00A62D53">
        <w:t>Beverages</w:t>
      </w:r>
      <w:r>
        <w:t xml:space="preserve">, </w:t>
      </w:r>
      <w:r w:rsidRPr="00A62D53">
        <w:t>Inflight</w:t>
      </w:r>
      <w:r>
        <w:t>_</w:t>
      </w:r>
      <w:r w:rsidRPr="00A62D53">
        <w:t>Entertainment</w:t>
      </w:r>
      <w:r>
        <w:t xml:space="preserve">, </w:t>
      </w:r>
      <w:r w:rsidRPr="00A62D53">
        <w:t>Value</w:t>
      </w:r>
      <w:r>
        <w:t>_</w:t>
      </w:r>
      <w:r w:rsidRPr="00A62D53">
        <w:t>For</w:t>
      </w:r>
      <w:r>
        <w:t>_</w:t>
      </w:r>
      <w:r w:rsidRPr="00A62D53">
        <w:t>Money</w:t>
      </w:r>
      <w:r>
        <w:t xml:space="preserve">, </w:t>
      </w:r>
      <w:proofErr w:type="gramStart"/>
      <w:r w:rsidRPr="00A62D53">
        <w:t>Overall</w:t>
      </w:r>
      <w:proofErr w:type="gramEnd"/>
      <w:r>
        <w:t>_</w:t>
      </w:r>
      <w:r w:rsidRPr="00A62D53">
        <w:t>Rating</w:t>
      </w:r>
      <w:r>
        <w:t>, is_</w:t>
      </w:r>
      <w:r w:rsidRPr="00A62D53">
        <w:t>Recommended</w:t>
      </w:r>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3A15D6">
        <w:t>B</w:t>
      </w:r>
      <w:r w:rsidRPr="005A1551">
        <w:rPr>
          <w:rFonts w:ascii="Times New Roman" w:eastAsia="Times New Roman" w:hAnsi="Times New Roman" w:cs="Times New Roman"/>
          <w:kern w:val="0"/>
          <w14:ligatures w14:val="none"/>
        </w:rPr>
        <w:t>ooking_ID</w:t>
      </w:r>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Passenger_Name</w:t>
      </w:r>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Membership_level</w:t>
      </w:r>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r w:rsidRPr="00071832">
        <w:t>Booking_ID</w:t>
      </w:r>
      <w:r>
        <w:t xml:space="preserve">, </w:t>
      </w:r>
      <w:r w:rsidRPr="00071832">
        <w:t>Passenger_Name</w:t>
      </w:r>
      <w:r>
        <w:t xml:space="preserve">, </w:t>
      </w:r>
      <w:r w:rsidRPr="00071832">
        <w:t>Passenger_ID</w:t>
      </w:r>
      <w:r>
        <w:t xml:space="preserve">, </w:t>
      </w:r>
      <w:r w:rsidRPr="00071832">
        <w:t>Flight_Number</w:t>
      </w:r>
      <w:r>
        <w:t xml:space="preserve">, </w:t>
      </w:r>
      <w:r w:rsidRPr="00071832">
        <w:t>Departure_Airport</w:t>
      </w:r>
      <w:r>
        <w:t xml:space="preserve">, </w:t>
      </w:r>
      <w:r w:rsidRPr="00071832">
        <w:t>Arrival_Airport</w:t>
      </w:r>
      <w:r>
        <w:t xml:space="preserve">, </w:t>
      </w:r>
      <w:r w:rsidRPr="00071832">
        <w:t>Departure_Date_and_Time</w:t>
      </w:r>
      <w:r>
        <w:t xml:space="preserve">, </w:t>
      </w:r>
      <w:r w:rsidRPr="00071832">
        <w:t>Arrival_Date_and_Time</w:t>
      </w:r>
      <w:r>
        <w:t xml:space="preserve">, </w:t>
      </w:r>
      <w:r w:rsidRPr="00071832">
        <w:t>Seat_Number</w:t>
      </w:r>
      <w:r>
        <w:t xml:space="preserve">, </w:t>
      </w:r>
      <w:r w:rsidRPr="00071832">
        <w:t>Class</w:t>
      </w:r>
      <w:r>
        <w:t xml:space="preserve">, </w:t>
      </w:r>
      <w:r w:rsidRPr="00071832">
        <w:t>Booking_Date</w:t>
      </w:r>
      <w:r w:rsidRPr="00071832">
        <w:tab/>
        <w:t>Contact_Information</w:t>
      </w:r>
      <w:r>
        <w:t xml:space="preserve">, </w:t>
      </w:r>
      <w:r w:rsidRPr="00071832">
        <w:t>Payment_Status</w:t>
      </w:r>
      <w:r>
        <w:t xml:space="preserve">, </w:t>
      </w:r>
      <w:r w:rsidRPr="00071832">
        <w:t>Price</w:t>
      </w:r>
      <w:r>
        <w:t xml:space="preserve">, </w:t>
      </w:r>
      <w:r w:rsidRPr="00071832">
        <w:t>Loyalty_Program_Level</w:t>
      </w:r>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Departure_Airports and Arrival_Airpor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r w:rsidR="00452D6A" w:rsidRPr="000A1F93">
        <w:rPr>
          <w:b/>
          <w:bCs/>
        </w:rPr>
        <w:t>Acceptable_Recommendation</w:t>
      </w:r>
      <w:r w:rsidR="00452D6A">
        <w:t xml:space="preserve"> in the dataset. Since this data was not available in the initial dataset, </w:t>
      </w:r>
      <w:r w:rsidR="004445D9">
        <w:t>Llama-3</w:t>
      </w:r>
      <w:r w:rsidR="00417078">
        <w:t xml:space="preserve"> is used for creating the Acceptable_Recommendation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Eko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8"/>
                    <a:stretch>
                      <a:fillRect/>
                    </a:stretch>
                  </pic:blipFill>
                  <pic:spPr>
                    <a:xfrm>
                      <a:off x="0" y="0"/>
                      <a:ext cx="5759450" cy="3243580"/>
                    </a:xfrm>
                    <a:prstGeom prst="rect">
                      <a:avLst/>
                    </a:prstGeom>
                  </pic:spPr>
                </pic:pic>
              </a:graphicData>
            </a:graphic>
          </wp:inline>
        </w:drawing>
      </w:r>
    </w:p>
    <w:p w14:paraId="7E41D306" w14:textId="7D0CB073"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08139D">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514EDBBC"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08139D" w:rsidRPr="0008139D">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9"/>
                    <a:stretch>
                      <a:fillRect/>
                    </a:stretch>
                  </pic:blipFill>
                  <pic:spPr>
                    <a:xfrm>
                      <a:off x="0" y="0"/>
                      <a:ext cx="5736866" cy="2788139"/>
                    </a:xfrm>
                    <a:prstGeom prst="rect">
                      <a:avLst/>
                    </a:prstGeom>
                  </pic:spPr>
                </pic:pic>
              </a:graphicData>
            </a:graphic>
          </wp:inline>
        </w:drawing>
      </w:r>
    </w:p>
    <w:p w14:paraId="3E02FE54" w14:textId="0F378CAE"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08139D">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15E1BDBD"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08139D" w:rsidRPr="0008139D">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30"/>
                    <a:stretch>
                      <a:fillRect/>
                    </a:stretch>
                  </pic:blipFill>
                  <pic:spPr>
                    <a:xfrm>
                      <a:off x="0" y="0"/>
                      <a:ext cx="5759450" cy="3937000"/>
                    </a:xfrm>
                    <a:prstGeom prst="rect">
                      <a:avLst/>
                    </a:prstGeom>
                  </pic:spPr>
                </pic:pic>
              </a:graphicData>
            </a:graphic>
          </wp:inline>
        </w:drawing>
      </w:r>
    </w:p>
    <w:p w14:paraId="235AF484" w14:textId="1AB5B9B9"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08139D">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18C25EC3"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08139D" w:rsidRPr="0008139D">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08139D" w:rsidRPr="0008139D">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1"/>
                    <a:stretch>
                      <a:fillRect/>
                    </a:stretch>
                  </pic:blipFill>
                  <pic:spPr>
                    <a:xfrm>
                      <a:off x="0" y="0"/>
                      <a:ext cx="5759450" cy="3083560"/>
                    </a:xfrm>
                    <a:prstGeom prst="rect">
                      <a:avLst/>
                    </a:prstGeom>
                  </pic:spPr>
                </pic:pic>
              </a:graphicData>
            </a:graphic>
          </wp:inline>
        </w:drawing>
      </w:r>
    </w:p>
    <w:p w14:paraId="12D7E576" w14:textId="64D0268E"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08139D">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3281FA8D"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08139D" w:rsidRPr="0008139D">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 xml:space="preserve">Wikipedia-api.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context_str}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context_str}</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0FCC8E71"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08139D" w:rsidRPr="0008139D">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2"/>
                    <a:stretch>
                      <a:fillRect/>
                    </a:stretch>
                  </pic:blipFill>
                  <pic:spPr>
                    <a:xfrm>
                      <a:off x="0" y="0"/>
                      <a:ext cx="5021274" cy="3502712"/>
                    </a:xfrm>
                    <a:prstGeom prst="rect">
                      <a:avLst/>
                    </a:prstGeom>
                  </pic:spPr>
                </pic:pic>
              </a:graphicData>
            </a:graphic>
          </wp:inline>
        </w:drawing>
      </w:r>
    </w:p>
    <w:p w14:paraId="5FD67201" w14:textId="66775D51"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08139D">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Acceptable_Recommendation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3"/>
                    <a:stretch>
                      <a:fillRect/>
                    </a:stretch>
                  </pic:blipFill>
                  <pic:spPr>
                    <a:xfrm>
                      <a:off x="0" y="0"/>
                      <a:ext cx="5759450" cy="3780790"/>
                    </a:xfrm>
                    <a:prstGeom prst="rect">
                      <a:avLst/>
                    </a:prstGeom>
                  </pic:spPr>
                </pic:pic>
              </a:graphicData>
            </a:graphic>
          </wp:inline>
        </w:drawing>
      </w:r>
    </w:p>
    <w:p w14:paraId="493162B8" w14:textId="227A42C0"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08139D">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Pr="00EF78FF" w:rsidRDefault="000F149B" w:rsidP="00303B6B">
      <w:pPr>
        <w:pStyle w:val="ListParagraph"/>
        <w:numPr>
          <w:ilvl w:val="0"/>
          <w:numId w:val="11"/>
        </w:numPr>
        <w:spacing w:line="360" w:lineRule="auto"/>
        <w:jc w:val="both"/>
        <w:rPr>
          <w:rFonts w:ascii="Times New Roman" w:hAnsi="Times New Roman" w:cs="Times New Roman"/>
        </w:rPr>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EF78FF">
          <w:rPr>
            <w:rStyle w:val="Hyperlink"/>
            <w:rFonts w:ascii="Times New Roman" w:hAnsi="Times New Roman" w:cs="Times New Roman"/>
          </w:rPr>
          <w:t>Data</w:t>
        </w:r>
        <w:r w:rsidRPr="00EF78FF">
          <w:rPr>
            <w:rStyle w:val="Hyperlink"/>
            <w:rFonts w:ascii="Times New Roman" w:hAnsi="Times New Roman" w:cs="Times New Roman"/>
          </w:rPr>
          <w:t>s</w:t>
        </w:r>
        <w:r w:rsidRPr="00EF78FF">
          <w:rPr>
            <w:rStyle w:val="Hyperlink"/>
            <w:rFonts w:ascii="Times New Roman" w:hAnsi="Times New Roman" w:cs="Times New Roman"/>
          </w:rPr>
          <w:t>et</w:t>
        </w:r>
      </w:hyperlink>
      <w:r w:rsidRPr="00EF78FF">
        <w:rPr>
          <w:rFonts w:ascii="Times New Roman" w:hAnsi="Times New Roman" w:cs="Times New Roman"/>
        </w:rP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8DBCD06"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4"/>
                    <a:stretch>
                      <a:fillRect/>
                    </a:stretch>
                  </pic:blipFill>
                  <pic:spPr>
                    <a:xfrm>
                      <a:off x="0" y="0"/>
                      <a:ext cx="5759450" cy="3171825"/>
                    </a:xfrm>
                    <a:prstGeom prst="rect">
                      <a:avLst/>
                    </a:prstGeom>
                  </pic:spPr>
                </pic:pic>
              </a:graphicData>
            </a:graphic>
          </wp:inline>
        </w:drawing>
      </w:r>
    </w:p>
    <w:p w14:paraId="17876E6A" w14:textId="5F56AB46"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08139D">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6F551200"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08139D" w:rsidRPr="0008139D">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Acceptable_Recommendation.</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4B2F66AA"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08139D">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577E9299"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08139D" w:rsidRPr="0008139D">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3FB968E5"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08139D" w:rsidRPr="0008139D">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6B225750"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08139D" w:rsidRPr="0008139D">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6"/>
                    <a:stretch>
                      <a:fillRect/>
                    </a:stretch>
                  </pic:blipFill>
                  <pic:spPr>
                    <a:xfrm>
                      <a:off x="0" y="0"/>
                      <a:ext cx="5513060" cy="3652618"/>
                    </a:xfrm>
                    <a:prstGeom prst="rect">
                      <a:avLst/>
                    </a:prstGeom>
                  </pic:spPr>
                </pic:pic>
              </a:graphicData>
            </a:graphic>
          </wp:inline>
        </w:drawing>
      </w:r>
    </w:p>
    <w:p w14:paraId="65500238" w14:textId="36FE82E3"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08139D">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Membership_levelm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136BF561"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1A0AF4">
          <w:rPr>
            <w:rStyle w:val="Hyperlink"/>
            <w:rFonts w:ascii="Times New Roman" w:hAnsi="Times New Roman" w:cs="Times New Roman"/>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08139D" w:rsidRPr="0008139D">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recommendation_history) is passed to the LLM along with the query. The recommendation_history comprises of information such as the Acceptable_recommendation, Memebership_level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3F3FF424"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Precision@K, Recall@K, </w:t>
      </w:r>
      <w:r>
        <w:t xml:space="preserve">NDCG as described in section </w:t>
      </w:r>
      <w:r>
        <w:fldChar w:fldCharType="begin"/>
      </w:r>
      <w:r>
        <w:instrText xml:space="preserve"> REF _Ref174909311 \r \h  \* MERGEFORMAT </w:instrText>
      </w:r>
      <w:r>
        <w:fldChar w:fldCharType="separate"/>
      </w:r>
      <w:r w:rsidR="0008139D">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DataFrame.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ground_truth_dic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Acceptable_Recoomendation column in the recommendations dataframe. Their corresponding relevance score is taken from the Rating column. </w:t>
      </w:r>
      <w:r w:rsidRPr="00E3236E">
        <w:t>A dictionary, ground_truth_dic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ground_truth_dic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Recall@k, Precision@k, MAP_scor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9DEE6AC"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08139D"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7EF90BBE"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08139D" w:rsidRPr="005D2B45">
        <w:rPr>
          <w:sz w:val="20"/>
          <w:szCs w:val="20"/>
        </w:rPr>
        <w:t xml:space="preserve">Figure </w:t>
      </w:r>
      <w:r w:rsidR="0008139D">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unk size of 1000 and a chunk overlap of 50 is used here) using RecursiveCharacterTextSplitter.</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romaDB</w:t>
      </w:r>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7"/>
                    <a:stretch>
                      <a:fillRect/>
                    </a:stretch>
                  </pic:blipFill>
                  <pic:spPr>
                    <a:xfrm>
                      <a:off x="0" y="0"/>
                      <a:ext cx="5759450" cy="3136265"/>
                    </a:xfrm>
                    <a:prstGeom prst="rect">
                      <a:avLst/>
                    </a:prstGeom>
                  </pic:spPr>
                </pic:pic>
              </a:graphicData>
            </a:graphic>
          </wp:inline>
        </w:drawing>
      </w:r>
    </w:p>
    <w:p w14:paraId="738A65AA" w14:textId="7AA188EA"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08139D">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context_str}</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GloVe concentrate on capturing semantic relationships, models such as BERT, RoBERTa,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2CA70590"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08139D" w:rsidRPr="0008139D">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8"/>
                    <a:stretch>
                      <a:fillRect/>
                    </a:stretch>
                  </pic:blipFill>
                  <pic:spPr>
                    <a:xfrm>
                      <a:off x="0" y="0"/>
                      <a:ext cx="3564771" cy="2810549"/>
                    </a:xfrm>
                    <a:prstGeom prst="rect">
                      <a:avLst/>
                    </a:prstGeom>
                  </pic:spPr>
                </pic:pic>
              </a:graphicData>
            </a:graphic>
          </wp:inline>
        </w:drawing>
      </w:r>
    </w:p>
    <w:p w14:paraId="399C5BEC" w14:textId="6E7387C6"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08139D">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4950235F"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08139D" w:rsidRPr="0008139D">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context_str}</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num_questions_per_chunk}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r w:rsidRPr="00E6021D">
        <w:rPr>
          <w:rFonts w:ascii="Times New Roman" w:eastAsia="Times New Roman" w:hAnsi="Times New Roman" w:cs="Times New Roman"/>
          <w:kern w:val="0"/>
          <w:shd w:val="clear" w:color="auto" w:fill="FFFFFF"/>
          <w14:ligatures w14:val="none"/>
        </w:rPr>
        <w:t xml:space="preserve">context_str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RecursiveCharacterTextSplitter,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context_str</w:t>
      </w:r>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r w:rsidRPr="00ED23B8">
        <w:rPr>
          <w:rFonts w:ascii="Times New Roman" w:eastAsia="Times New Roman" w:hAnsi="Times New Roman" w:cs="Times New Roman"/>
          <w:kern w:val="0"/>
          <w:shd w:val="clear" w:color="auto" w:fill="FFFFFF"/>
          <w14:ligatures w14:val="none"/>
        </w:rPr>
        <w:t>num_questions_per_chunk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5AED4C6F"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08139D">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r w:rsidRPr="00440337">
        <w:rPr>
          <w:rFonts w:ascii="Times New Roman" w:eastAsia="Times New Roman" w:hAnsi="Times New Roman" w:cs="Times New Roman"/>
          <w:kern w:val="0"/>
          <w:shd w:val="clear" w:color="auto" w:fill="FFFFFF"/>
          <w14:ligatures w14:val="none"/>
        </w:rPr>
        <w:t>MultipleNegativesRankingLoss</w:t>
      </w:r>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3BE93B69"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08139D" w:rsidRPr="00703469">
        <w:rPr>
          <w:rFonts w:ascii="Times New Roman" w:hAnsi="Times New Roman" w:cs="Times New Roman"/>
        </w:rPr>
        <w:t>(</w:t>
      </w:r>
      <w:r w:rsidR="0008139D">
        <w:rPr>
          <w:rFonts w:ascii="Times New Roman" w:hAnsi="Times New Roman" w:cs="Times New Roman"/>
          <w:i/>
          <w:iCs/>
          <w:noProof/>
        </w:rPr>
        <w:t>3</w:t>
      </w:r>
      <w:r w:rsidR="0008139D" w:rsidRPr="00703469">
        <w:rPr>
          <w:rFonts w:ascii="Times New Roman" w:hAnsi="Times New Roman" w:cs="Times New Roman"/>
        </w:rPr>
        <w:t>.</w:t>
      </w:r>
      <w:r w:rsidR="0008139D">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model.fit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is output is loaded onto personal huggingfac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r w:rsidRPr="004E04A7">
        <w:rPr>
          <w:shd w:val="clear" w:color="auto" w:fill="FFFFFF"/>
        </w:rPr>
        <w:t>InformationRetrievalEvaluator</w:t>
      </w:r>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1609F2A3" w:rsidR="000C0EC3" w:rsidRDefault="004860B0" w:rsidP="009159A1">
      <w:pPr>
        <w:spacing w:after="240" w:line="360" w:lineRule="auto"/>
        <w:jc w:val="both"/>
      </w:pPr>
      <w:r w:rsidRPr="004860B0">
        <w:t>Using method like multi-query expansion and fine-tuning embeddings the relevant documents can be obtained with better quality and and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08139D"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3909D7D0" w:rsidR="000902CE" w:rsidRPr="00A24808" w:rsidRDefault="000902CE" w:rsidP="00A24808">
      <w:pPr>
        <w:spacing w:before="240" w:after="240" w:line="360" w:lineRule="auto"/>
        <w:jc w:val="both"/>
        <w:rPr>
          <w:shd w:val="clear" w:color="auto" w:fill="FFFFFF"/>
        </w:rPr>
      </w:pPr>
      <w:r>
        <w:t>This is a practice that can be beneficial to follow ie.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08139D" w:rsidRPr="0008139D">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9"/>
                    <a:stretch>
                      <a:fillRect/>
                    </a:stretch>
                  </pic:blipFill>
                  <pic:spPr>
                    <a:xfrm>
                      <a:off x="0" y="0"/>
                      <a:ext cx="5759450" cy="2978785"/>
                    </a:xfrm>
                    <a:prstGeom prst="rect">
                      <a:avLst/>
                    </a:prstGeom>
                  </pic:spPr>
                </pic:pic>
              </a:graphicData>
            </a:graphic>
          </wp:inline>
        </w:drawing>
      </w:r>
    </w:p>
    <w:p w14:paraId="06FD98AA" w14:textId="0C7DFB88"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08139D">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E7A8D" w:rsidRPr="003E7A8D">
        <w:rPr>
          <w:rFonts w:ascii="Times New Roman" w:hAnsi="Times New Roman" w:cs="Times New Roman"/>
          <w:sz w:val="20"/>
          <w:szCs w:val="20"/>
        </w:rPr>
        <w:t>Osanseviero,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apply_bpe_to_tex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r>
        <w:t>Sentencepiece</w:t>
      </w:r>
      <w:r w:rsidR="00562370">
        <w:t xml:space="preserve"> Tokenization</w:t>
      </w:r>
      <w:r w:rsidR="00D14EA9">
        <w:t xml:space="preserve"> and </w:t>
      </w:r>
      <w:r w:rsidR="00A95F63">
        <w:t>Wordpiece</w:t>
      </w:r>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r w:rsidR="00723226">
        <w:t>S</w:t>
      </w:r>
      <w:r>
        <w:t>entencepiec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r w:rsidR="00723226">
        <w:t>Sentencepiece</w:t>
      </w:r>
      <w:r w:rsidRPr="00562370">
        <w:t xml:space="preserve"> model from </w:t>
      </w:r>
      <w:r w:rsidR="00723226">
        <w:t>Sentencepiece</w:t>
      </w:r>
      <w:r w:rsidRPr="00562370">
        <w:t xml:space="preserve">. This model is used for tokenizing text according to the </w:t>
      </w:r>
      <w:r w:rsidR="00723226">
        <w:t>Sentencepiece</w:t>
      </w:r>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r w:rsidR="00723226">
        <w:rPr>
          <w:b/>
          <w:bCs/>
        </w:rPr>
        <w:t>Sentencepiece</w:t>
      </w:r>
      <w:r w:rsidRPr="00562370">
        <w:rPr>
          <w:b/>
          <w:bCs/>
        </w:rPr>
        <w:t xml:space="preserve"> Tokenization:</w:t>
      </w:r>
      <w:r w:rsidRPr="00562370">
        <w:t xml:space="preserve"> Create a function that takes text input and tokenizes it using the </w:t>
      </w:r>
      <w:r w:rsidR="00723226">
        <w:t>Sentencepiece</w:t>
      </w:r>
      <w:r w:rsidRPr="00562370">
        <w:t xml:space="preserve"> model. This function converts the text into a sequence of tokens according to the </w:t>
      </w:r>
      <w:r w:rsidR="00723226">
        <w:t>Sentencepiece</w:t>
      </w:r>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Read the dataset from a CSV file into a DataFrame.</w:t>
      </w:r>
    </w:p>
    <w:p w14:paraId="690C4A3A" w14:textId="68F57668" w:rsidR="00562370" w:rsidRPr="00562370" w:rsidRDefault="00562370" w:rsidP="00562370">
      <w:pPr>
        <w:spacing w:line="360" w:lineRule="auto"/>
        <w:jc w:val="both"/>
      </w:pPr>
      <w:r w:rsidRPr="00562370">
        <w:rPr>
          <w:b/>
          <w:bCs/>
        </w:rPr>
        <w:t>Iterate Over Rows:</w:t>
      </w:r>
      <w:r w:rsidRPr="00562370">
        <w:t> For each row in the DataFrame</w:t>
      </w:r>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ground_truth,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r w:rsidR="00723226">
        <w:t>Sentencepiece</w:t>
      </w:r>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r w:rsidR="00723226">
        <w:t>Sentencepiece</w:t>
      </w:r>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Wordpiece</w:t>
      </w:r>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r w:rsidR="00A95F63">
        <w:rPr>
          <w:b/>
          <w:bCs/>
        </w:rPr>
        <w:t>Wordpiece</w:t>
      </w:r>
      <w:r w:rsidRPr="00562370">
        <w:rPr>
          <w:b/>
          <w:bCs/>
        </w:rPr>
        <w:t>:</w:t>
      </w:r>
      <w:r w:rsidRPr="00562370">
        <w:t xml:space="preserve"> Use a separate </w:t>
      </w:r>
      <w:r w:rsidR="00A95F63">
        <w:t>Wordpiece</w:t>
      </w:r>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r w:rsidR="00723226">
        <w:t>Sentencepiece</w:t>
      </w:r>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r w:rsidR="00723226">
        <w:t>Sentencepiece</w:t>
      </w:r>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47DC5A6B"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The experiments were carried out on an Nvidia A100 GPU using Ollama as the platform for running the LLMs locally. Ollama was selected for its ease of use and open-source availability</w:t>
      </w:r>
      <w:r w:rsidR="00B3572B">
        <w:t xml:space="preserve"> and to ensure security in data processing as it does not upload any</w:t>
      </w:r>
      <w:r w:rsidR="001379F3">
        <w:t xml:space="preserve"> query or</w:t>
      </w:r>
      <w:r w:rsidR="00620CA6">
        <w:t xml:space="preserve"> </w:t>
      </w:r>
      <w:r w:rsidR="00B3572B">
        <w:t>data online</w:t>
      </w:r>
      <w:r w:rsidR="007C5EE5" w:rsidRPr="007C5EE5">
        <w:t xml:space="preserve">. The models, such as </w:t>
      </w:r>
      <w:r w:rsidR="00B93B5F">
        <w:t>Llama-2</w:t>
      </w:r>
      <w:r w:rsidR="007C5EE5" w:rsidRPr="007C5EE5">
        <w:t xml:space="preserve">, Mistral, and </w:t>
      </w:r>
      <w:r w:rsidR="004445D9">
        <w:t>Llama-3</w:t>
      </w:r>
      <w:r w:rsidR="007C5EE5" w:rsidRPr="007C5EE5">
        <w:t>, were run locally by installing Ollama on the GPU server and loading the models directly through the platform.</w:t>
      </w:r>
      <w:r w:rsidR="007C5EE5">
        <w:t xml:space="preserve"> Ollama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Sherlock_Holmes", "Arthur_Conan_Doyle", "A_Scandal_in_Bohemia"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As all the recommender systems are evaluated using metrics such as NDCG, Precision@K, Recall@K,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 xml:space="preserve">Precision@K: This measures the proportion of relevant recommendations among the top K recommendations. It provides insight into how often the system's top </w:t>
      </w:r>
      <w:r w:rsidRPr="007B7F9D">
        <w:rPr>
          <w:rFonts w:ascii="Times New Roman" w:eastAsia="Times New Roman" w:hAnsi="Times New Roman" w:cs="Times New Roman"/>
          <w:kern w:val="0"/>
          <w14:ligatures w14:val="none"/>
        </w:rPr>
        <w:lastRenderedPageBreak/>
        <w:t>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Recall@K: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40"/>
                    <a:stretch>
                      <a:fillRect/>
                    </a:stretch>
                  </pic:blipFill>
                  <pic:spPr>
                    <a:xfrm>
                      <a:off x="0" y="0"/>
                      <a:ext cx="5089974" cy="2898536"/>
                    </a:xfrm>
                    <a:prstGeom prst="rect">
                      <a:avLst/>
                    </a:prstGeom>
                  </pic:spPr>
                </pic:pic>
              </a:graphicData>
            </a:graphic>
          </wp:inline>
        </w:drawing>
      </w:r>
    </w:p>
    <w:p w14:paraId="40BCF56D" w14:textId="5E85FD0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08139D">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0D70BF73" w:rsidR="005C6428" w:rsidRDefault="00CB242E" w:rsidP="005C6428">
      <w:pPr>
        <w:spacing w:line="360" w:lineRule="auto"/>
        <w:jc w:val="both"/>
      </w:pPr>
      <w:r w:rsidRPr="005C6428">
        <w:lastRenderedPageBreak/>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08139D" w:rsidRPr="0008139D">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1"/>
                    <a:stretch>
                      <a:fillRect/>
                    </a:stretch>
                  </pic:blipFill>
                  <pic:spPr>
                    <a:xfrm>
                      <a:off x="0" y="0"/>
                      <a:ext cx="5759450" cy="3308985"/>
                    </a:xfrm>
                    <a:prstGeom prst="rect">
                      <a:avLst/>
                    </a:prstGeom>
                  </pic:spPr>
                </pic:pic>
              </a:graphicData>
            </a:graphic>
          </wp:inline>
        </w:drawing>
      </w:r>
    </w:p>
    <w:p w14:paraId="2DC8A19E" w14:textId="01A10B72"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08139D">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36D635CD"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08139D" w:rsidRPr="0008139D">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2"/>
                    <a:stretch>
                      <a:fillRect/>
                    </a:stretch>
                  </pic:blipFill>
                  <pic:spPr>
                    <a:xfrm>
                      <a:off x="0" y="0"/>
                      <a:ext cx="6002129" cy="3835539"/>
                    </a:xfrm>
                    <a:prstGeom prst="rect">
                      <a:avLst/>
                    </a:prstGeom>
                  </pic:spPr>
                </pic:pic>
              </a:graphicData>
            </a:graphic>
          </wp:inline>
        </w:drawing>
      </w:r>
    </w:p>
    <w:p w14:paraId="68FC3FC4" w14:textId="2FBD6AB0"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08139D">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3"/>
                    <a:stretch>
                      <a:fillRect/>
                    </a:stretch>
                  </pic:blipFill>
                  <pic:spPr>
                    <a:xfrm>
                      <a:off x="0" y="0"/>
                      <a:ext cx="5759450" cy="3680460"/>
                    </a:xfrm>
                    <a:prstGeom prst="rect">
                      <a:avLst/>
                    </a:prstGeom>
                  </pic:spPr>
                </pic:pic>
              </a:graphicData>
            </a:graphic>
          </wp:inline>
        </w:drawing>
      </w:r>
    </w:p>
    <w:p w14:paraId="6BF7CF4A" w14:textId="686BF473"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08139D">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5020BD87"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08139D" w:rsidRPr="0008139D">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08139D" w:rsidRPr="0008139D">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ie.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261CE1D0" w14:textId="05290E08"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08139D">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5"/>
                    <a:stretch>
                      <a:fillRect/>
                    </a:stretch>
                  </pic:blipFill>
                  <pic:spPr>
                    <a:xfrm>
                      <a:off x="0" y="0"/>
                      <a:ext cx="5759450" cy="3308985"/>
                    </a:xfrm>
                    <a:prstGeom prst="rect">
                      <a:avLst/>
                    </a:prstGeom>
                  </pic:spPr>
                </pic:pic>
              </a:graphicData>
            </a:graphic>
          </wp:inline>
        </w:drawing>
      </w:r>
    </w:p>
    <w:p w14:paraId="11946B73" w14:textId="7C4ADCEB"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08139D">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77D75838"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08139D" w:rsidRPr="00B436F0">
        <w:rPr>
          <w:sz w:val="20"/>
          <w:szCs w:val="20"/>
        </w:rPr>
        <w:t xml:space="preserve">Figure </w:t>
      </w:r>
      <w:r w:rsidR="0008139D">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08139D" w:rsidRPr="0008139D">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08139D" w:rsidRPr="0008139D">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08139D" w:rsidRPr="0008139D">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70F50346"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08139D" w:rsidRPr="0008139D">
        <w:t>Figure 29</w:t>
      </w:r>
      <w:r>
        <w:fldChar w:fldCharType="end"/>
      </w:r>
      <w:r>
        <w:t xml:space="preserve"> and </w:t>
      </w:r>
      <w:r>
        <w:fldChar w:fldCharType="begin"/>
      </w:r>
      <w:r>
        <w:instrText xml:space="preserve"> REF _Ref173962923 \h  \* MERGEFORMAT </w:instrText>
      </w:r>
      <w:r>
        <w:fldChar w:fldCharType="separate"/>
      </w:r>
      <w:r w:rsidR="0008139D" w:rsidRPr="0008139D">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08139D" w:rsidRPr="0008139D">
        <w:t>Figure 28</w:t>
      </w:r>
      <w:r>
        <w:fldChar w:fldCharType="end"/>
      </w:r>
      <w:r>
        <w:t xml:space="preserve"> and </w:t>
      </w:r>
      <w:r>
        <w:fldChar w:fldCharType="begin"/>
      </w:r>
      <w:r>
        <w:instrText xml:space="preserve"> REF _Ref173964254 \h  \* MERGEFORMAT </w:instrText>
      </w:r>
      <w:r>
        <w:fldChar w:fldCharType="separate"/>
      </w:r>
      <w:r w:rsidR="0008139D" w:rsidRPr="0008139D">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6BEA87C4" w14:textId="1A49CA99"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7"/>
                    <a:stretch>
                      <a:fillRect/>
                    </a:stretch>
                  </pic:blipFill>
                  <pic:spPr>
                    <a:xfrm>
                      <a:off x="0" y="0"/>
                      <a:ext cx="5759450" cy="3375660"/>
                    </a:xfrm>
                    <a:prstGeom prst="rect">
                      <a:avLst/>
                    </a:prstGeom>
                  </pic:spPr>
                </pic:pic>
              </a:graphicData>
            </a:graphic>
          </wp:inline>
        </w:drawing>
      </w:r>
    </w:p>
    <w:p w14:paraId="50AFEE23" w14:textId="50215558"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08139D">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710123A7"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08139D" w:rsidRPr="0008139D">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08139D">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2B69B631"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08139D">
        <w:t>2.5</w:t>
      </w:r>
      <w:r>
        <w:fldChar w:fldCharType="end"/>
      </w:r>
      <w:r>
        <w:t xml:space="preserve">) and the methodology (Section </w:t>
      </w:r>
      <w:r>
        <w:fldChar w:fldCharType="begin"/>
      </w:r>
      <w:r>
        <w:instrText xml:space="preserve"> REF _Ref174023408 \r \h </w:instrText>
      </w:r>
      <w:r>
        <w:fldChar w:fldCharType="separate"/>
      </w:r>
      <w:r w:rsidR="0008139D">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08139D" w:rsidRPr="009B5EF7">
        <w:rPr>
          <w:sz w:val="20"/>
          <w:szCs w:val="20"/>
        </w:rPr>
        <w:t xml:space="preserve">Figure </w:t>
      </w:r>
      <w:r w:rsidR="0008139D">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r w:rsidRPr="00A5298D">
              <w:rPr>
                <w:sz w:val="24"/>
                <w:szCs w:val="24"/>
              </w:rPr>
              <w:t>context_precision</w:t>
            </w:r>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r w:rsidRPr="00A5298D">
              <w:rPr>
                <w:sz w:val="24"/>
                <w:szCs w:val="24"/>
              </w:rPr>
              <w:t>answer_relevancy</w:t>
            </w:r>
          </w:p>
        </w:tc>
        <w:tc>
          <w:tcPr>
            <w:tcW w:w="2309" w:type="dxa"/>
          </w:tcPr>
          <w:p w14:paraId="72E59762" w14:textId="1DC59E0C" w:rsidR="00A5298D" w:rsidRPr="00A5298D" w:rsidRDefault="00A5298D" w:rsidP="00A5298D">
            <w:pPr>
              <w:spacing w:line="360" w:lineRule="auto"/>
              <w:jc w:val="both"/>
              <w:rPr>
                <w:sz w:val="24"/>
                <w:szCs w:val="24"/>
              </w:rPr>
            </w:pPr>
            <w:r w:rsidRPr="00A5298D">
              <w:rPr>
                <w:sz w:val="24"/>
                <w:szCs w:val="24"/>
              </w:rPr>
              <w:t>context_recall</w:t>
            </w:r>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53F2A9E"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18108AB7"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08139D"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1E6F7122"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08139D" w:rsidRPr="0008139D">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369D9FAC"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xml:space="preserve">. The pictorial representation of vector embedding for Sentence-tranformers/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386CAC82"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MultipleNegativesRankingLoss function as the loss function from the sentence_transformers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08139D" w:rsidRPr="0008139D">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9"/>
                    <a:stretch>
                      <a:fillRect/>
                    </a:stretch>
                  </pic:blipFill>
                  <pic:spPr>
                    <a:xfrm>
                      <a:off x="0" y="0"/>
                      <a:ext cx="5136449" cy="3131139"/>
                    </a:xfrm>
                    <a:prstGeom prst="rect">
                      <a:avLst/>
                    </a:prstGeom>
                  </pic:spPr>
                </pic:pic>
              </a:graphicData>
            </a:graphic>
          </wp:inline>
        </w:drawing>
      </w:r>
    </w:p>
    <w:p w14:paraId="36DBC100" w14:textId="56483E30"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50"/>
                    <a:stretch>
                      <a:fillRect/>
                    </a:stretch>
                  </pic:blipFill>
                  <pic:spPr>
                    <a:xfrm>
                      <a:off x="0" y="0"/>
                      <a:ext cx="5189843" cy="3111044"/>
                    </a:xfrm>
                    <a:prstGeom prst="rect">
                      <a:avLst/>
                    </a:prstGeom>
                  </pic:spPr>
                </pic:pic>
              </a:graphicData>
            </a:graphic>
          </wp:inline>
        </w:drawing>
      </w:r>
    </w:p>
    <w:p w14:paraId="0799D626" w14:textId="24497FA1"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78F55C82"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08139D" w:rsidRPr="0008139D">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049407AF"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0556C7AD"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08139D" w:rsidRPr="0008139D">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08139D" w:rsidRPr="0008139D">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05FD18DF"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54D9FAA1"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08139D" w:rsidRPr="001F13FB">
        <w:rPr>
          <w:sz w:val="20"/>
          <w:szCs w:val="20"/>
        </w:rPr>
        <w:t xml:space="preserve">Figure </w:t>
      </w:r>
      <w:r w:rsidR="0008139D">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08139D" w:rsidRPr="001F13FB">
        <w:rPr>
          <w:sz w:val="20"/>
          <w:szCs w:val="20"/>
        </w:rPr>
        <w:t xml:space="preserve">Figure </w:t>
      </w:r>
      <w:r w:rsidR="0008139D">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3"/>
                    <a:stretch>
                      <a:fillRect/>
                    </a:stretch>
                  </pic:blipFill>
                  <pic:spPr>
                    <a:xfrm>
                      <a:off x="0" y="0"/>
                      <a:ext cx="5130511" cy="3083963"/>
                    </a:xfrm>
                    <a:prstGeom prst="rect">
                      <a:avLst/>
                    </a:prstGeom>
                  </pic:spPr>
                </pic:pic>
              </a:graphicData>
            </a:graphic>
          </wp:inline>
        </w:drawing>
      </w:r>
    </w:p>
    <w:p w14:paraId="1996DC25" w14:textId="64593470"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207432B7"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08139D" w:rsidRPr="0008139D">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08139D" w:rsidRPr="0008139D">
        <w:t>Figure 38</w:t>
      </w:r>
      <w:r>
        <w:fldChar w:fldCharType="end"/>
      </w:r>
      <w:r w:rsidR="00A61596">
        <w:t>.</w:t>
      </w:r>
      <w:r w:rsidR="00394EF4">
        <w:t xml:space="preserve"> </w:t>
      </w:r>
      <w:r w:rsidR="009C30A6" w:rsidRPr="009C30A6">
        <w:t>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MiniLM,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4"/>
                    <a:stretch>
                      <a:fillRect/>
                    </a:stretch>
                  </pic:blipFill>
                  <pic:spPr>
                    <a:xfrm>
                      <a:off x="0" y="0"/>
                      <a:ext cx="4891439" cy="2940256"/>
                    </a:xfrm>
                    <a:prstGeom prst="rect">
                      <a:avLst/>
                    </a:prstGeom>
                  </pic:spPr>
                </pic:pic>
              </a:graphicData>
            </a:graphic>
          </wp:inline>
        </w:drawing>
      </w:r>
    </w:p>
    <w:p w14:paraId="7659B7D5" w14:textId="415D6814"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450D69CD"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08139D" w:rsidRPr="0008139D">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5"/>
                    <a:stretch>
                      <a:fillRect/>
                    </a:stretch>
                  </pic:blipFill>
                  <pic:spPr>
                    <a:xfrm>
                      <a:off x="0" y="0"/>
                      <a:ext cx="5759450" cy="3462020"/>
                    </a:xfrm>
                    <a:prstGeom prst="rect">
                      <a:avLst/>
                    </a:prstGeom>
                  </pic:spPr>
                </pic:pic>
              </a:graphicData>
            </a:graphic>
          </wp:inline>
        </w:drawing>
      </w:r>
    </w:p>
    <w:p w14:paraId="0CB69165" w14:textId="3D94F9FB"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30A86423"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08139D" w:rsidRPr="0008139D">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08139D" w:rsidRPr="001F13FB">
        <w:rPr>
          <w:sz w:val="20"/>
          <w:szCs w:val="20"/>
        </w:rPr>
        <w:t xml:space="preserve">Figure </w:t>
      </w:r>
      <w:r w:rsidR="0008139D">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B447479"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8139D">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39F6D67E"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08139D" w:rsidRPr="0008139D">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08139D" w:rsidRPr="0008139D">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7"/>
                    <a:stretch>
                      <a:fillRect/>
                    </a:stretch>
                  </pic:blipFill>
                  <pic:spPr>
                    <a:xfrm>
                      <a:off x="0" y="0"/>
                      <a:ext cx="5759450" cy="2804795"/>
                    </a:xfrm>
                    <a:prstGeom prst="rect">
                      <a:avLst/>
                    </a:prstGeom>
                  </pic:spPr>
                </pic:pic>
              </a:graphicData>
            </a:graphic>
          </wp:inline>
        </w:drawing>
      </w:r>
    </w:p>
    <w:p w14:paraId="65E17B91" w14:textId="0502BC51"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08139D">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55D9462"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08139D">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6224D47B"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08139D">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08139D">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r w:rsidRPr="00A5298D">
              <w:rPr>
                <w:sz w:val="24"/>
                <w:szCs w:val="24"/>
              </w:rPr>
              <w:t>context_precision</w:t>
            </w:r>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r w:rsidRPr="00A5298D">
              <w:rPr>
                <w:sz w:val="24"/>
                <w:szCs w:val="24"/>
              </w:rPr>
              <w:t>answer_relevancy</w:t>
            </w:r>
          </w:p>
        </w:tc>
        <w:tc>
          <w:tcPr>
            <w:tcW w:w="2309" w:type="dxa"/>
          </w:tcPr>
          <w:p w14:paraId="13506CA4" w14:textId="77777777" w:rsidR="00890B5E" w:rsidRPr="00A5298D" w:rsidRDefault="00890B5E" w:rsidP="00EC1EFC">
            <w:pPr>
              <w:spacing w:line="360" w:lineRule="auto"/>
              <w:jc w:val="both"/>
              <w:rPr>
                <w:sz w:val="24"/>
                <w:szCs w:val="24"/>
              </w:rPr>
            </w:pPr>
            <w:r w:rsidRPr="00A5298D">
              <w:rPr>
                <w:sz w:val="24"/>
                <w:szCs w:val="24"/>
              </w:rPr>
              <w:t>context_recall</w:t>
            </w:r>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41FA27E5"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r w:rsidRPr="00A5298D">
              <w:rPr>
                <w:sz w:val="24"/>
                <w:szCs w:val="24"/>
              </w:rPr>
              <w:t>context_precision</w:t>
            </w:r>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r w:rsidRPr="00A5298D">
              <w:rPr>
                <w:sz w:val="24"/>
                <w:szCs w:val="24"/>
              </w:rPr>
              <w:t>answer_relevancy</w:t>
            </w:r>
          </w:p>
        </w:tc>
        <w:tc>
          <w:tcPr>
            <w:tcW w:w="2309" w:type="dxa"/>
          </w:tcPr>
          <w:p w14:paraId="1DC0C30F" w14:textId="77777777" w:rsidR="00C54CD4" w:rsidRPr="00A5298D" w:rsidRDefault="00C54CD4" w:rsidP="00EC1EFC">
            <w:pPr>
              <w:spacing w:line="360" w:lineRule="auto"/>
              <w:jc w:val="both"/>
              <w:rPr>
                <w:sz w:val="24"/>
                <w:szCs w:val="24"/>
              </w:rPr>
            </w:pPr>
            <w:r w:rsidRPr="00A5298D">
              <w:rPr>
                <w:sz w:val="24"/>
                <w:szCs w:val="24"/>
              </w:rPr>
              <w:t>context_recall</w:t>
            </w:r>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7F8B24DA"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39435442"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08139D" w:rsidRPr="0008139D">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08139D" w:rsidRPr="0008139D">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08139D" w:rsidRPr="0008139D">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MAP, P</w:t>
      </w:r>
      <w:r>
        <w:t>recision@K</w:t>
      </w:r>
      <w:r w:rsidRPr="008841C9">
        <w:t>, and Recall@</w:t>
      </w:r>
      <w:r>
        <w:t>K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r>
              <w:rPr>
                <w:sz w:val="24"/>
                <w:szCs w:val="24"/>
              </w:rPr>
              <w:t>Precision@K</w:t>
            </w:r>
          </w:p>
        </w:tc>
        <w:tc>
          <w:tcPr>
            <w:tcW w:w="2309" w:type="dxa"/>
          </w:tcPr>
          <w:p w14:paraId="5AB20D2E" w14:textId="6FFEADA9" w:rsidR="00E73089" w:rsidRPr="00A5298D" w:rsidRDefault="000F0762" w:rsidP="00EC1EFC">
            <w:pPr>
              <w:spacing w:line="360" w:lineRule="auto"/>
              <w:jc w:val="both"/>
              <w:rPr>
                <w:sz w:val="24"/>
                <w:szCs w:val="24"/>
              </w:rPr>
            </w:pPr>
            <w:r>
              <w:rPr>
                <w:sz w:val="24"/>
                <w:szCs w:val="24"/>
              </w:rPr>
              <w:t>Recall@K</w:t>
            </w:r>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55A1D3DE"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r>
              <w:rPr>
                <w:sz w:val="24"/>
                <w:szCs w:val="24"/>
              </w:rPr>
              <w:t>Precision@K</w:t>
            </w:r>
          </w:p>
        </w:tc>
        <w:tc>
          <w:tcPr>
            <w:tcW w:w="2309" w:type="dxa"/>
          </w:tcPr>
          <w:p w14:paraId="5497C818" w14:textId="77777777" w:rsidR="000F0762" w:rsidRPr="00A5298D" w:rsidRDefault="000F0762" w:rsidP="00EC1EFC">
            <w:pPr>
              <w:spacing w:line="360" w:lineRule="auto"/>
              <w:jc w:val="both"/>
              <w:rPr>
                <w:sz w:val="24"/>
                <w:szCs w:val="24"/>
              </w:rPr>
            </w:pPr>
            <w:r>
              <w:rPr>
                <w:sz w:val="24"/>
                <w:szCs w:val="24"/>
              </w:rPr>
              <w:t>Recall@K</w:t>
            </w:r>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E60C72F"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0C733E79"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08139D" w:rsidRPr="0008139D">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08139D" w:rsidRPr="0008139D">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Precision@K and Recall@K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29555EC9"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08139D">
        <w:t>2.5.5</w:t>
      </w:r>
      <w:r>
        <w:fldChar w:fldCharType="end"/>
      </w:r>
      <w:r>
        <w:t xml:space="preserve">, </w:t>
      </w:r>
      <w:r w:rsidR="005E013D">
        <w:t xml:space="preserve">the token optimization techniques applied here are Byte-Pair Encoding (BPE), </w:t>
      </w:r>
      <w:r w:rsidR="00723226">
        <w:t>Sentencepiece</w:t>
      </w:r>
      <w:r w:rsidR="005E013D">
        <w:t xml:space="preserve">, </w:t>
      </w:r>
      <w:r w:rsidR="00A95F63">
        <w:t>Wordpiece</w:t>
      </w:r>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1E26E842"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08139D" w:rsidRPr="0008139D">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r>
              <w:rPr>
                <w:rFonts w:ascii="Aptos Narrow" w:hAnsi="Aptos Narrow"/>
                <w:color w:val="000000"/>
              </w:rPr>
              <w:t>context_precision</w:t>
            </w:r>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r>
              <w:rPr>
                <w:rFonts w:ascii="Aptos Narrow" w:hAnsi="Aptos Narrow"/>
                <w:color w:val="000000"/>
              </w:rPr>
              <w:t>answer_relevancy</w:t>
            </w:r>
          </w:p>
        </w:tc>
        <w:tc>
          <w:tcPr>
            <w:tcW w:w="1457" w:type="dxa"/>
            <w:vAlign w:val="bottom"/>
          </w:tcPr>
          <w:p w14:paraId="499C7B81" w14:textId="460E7EBC" w:rsidR="00AA308B" w:rsidRPr="00A5298D" w:rsidRDefault="00AA308B" w:rsidP="003357D3">
            <w:pPr>
              <w:spacing w:line="360" w:lineRule="auto"/>
              <w:jc w:val="both"/>
              <w:rPr>
                <w:sz w:val="24"/>
                <w:szCs w:val="24"/>
              </w:rPr>
            </w:pPr>
            <w:r>
              <w:rPr>
                <w:rFonts w:ascii="Aptos Narrow" w:hAnsi="Aptos Narrow"/>
                <w:color w:val="000000"/>
              </w:rPr>
              <w:t>context_recall</w:t>
            </w:r>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1D914CA6"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285EE668"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08139D" w:rsidRPr="0008139D">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r>
              <w:rPr>
                <w:rFonts w:ascii="Aptos Narrow" w:hAnsi="Aptos Narrow"/>
                <w:color w:val="000000"/>
              </w:rPr>
              <w:t>context_precision</w:t>
            </w:r>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r>
              <w:rPr>
                <w:rFonts w:ascii="Aptos Narrow" w:hAnsi="Aptos Narrow"/>
                <w:color w:val="000000"/>
              </w:rPr>
              <w:t>answer_relevancy</w:t>
            </w:r>
          </w:p>
        </w:tc>
        <w:tc>
          <w:tcPr>
            <w:tcW w:w="1461" w:type="dxa"/>
            <w:vAlign w:val="bottom"/>
          </w:tcPr>
          <w:p w14:paraId="290F5ED5" w14:textId="77777777" w:rsidR="00AA308B" w:rsidRPr="00A5298D" w:rsidRDefault="00AA308B" w:rsidP="00F14D9B">
            <w:pPr>
              <w:spacing w:line="360" w:lineRule="auto"/>
              <w:jc w:val="both"/>
              <w:rPr>
                <w:sz w:val="24"/>
                <w:szCs w:val="24"/>
              </w:rPr>
            </w:pPr>
            <w:r>
              <w:rPr>
                <w:rFonts w:ascii="Aptos Narrow" w:hAnsi="Aptos Narrow"/>
                <w:color w:val="000000"/>
              </w:rPr>
              <w:t>context_recall</w:t>
            </w:r>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12F3E945"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r>
        <w:t>Sentencepiece</w:t>
      </w:r>
      <w:bookmarkEnd w:id="187"/>
    </w:p>
    <w:p w14:paraId="4DA9329F" w14:textId="441891A0" w:rsidR="00A6704E" w:rsidRDefault="00723226" w:rsidP="00642241">
      <w:pPr>
        <w:spacing w:line="360" w:lineRule="auto"/>
        <w:jc w:val="both"/>
      </w:pPr>
      <w:r>
        <w:t>Sentencepiece</w:t>
      </w:r>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r>
        <w:t>Sentencepiece</w:t>
      </w:r>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08139D" w:rsidRPr="0008139D">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57" w:type="dxa"/>
            <w:vAlign w:val="bottom"/>
          </w:tcPr>
          <w:p w14:paraId="5CD3A03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0728FF90"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r w:rsidR="00723226">
        <w:t>Sentencepiece</w:t>
      </w:r>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r w:rsidR="00723226">
        <w:t>Sentencepiece</w:t>
      </w:r>
      <w:r w:rsidRPr="006D47A4">
        <w:t xml:space="preserve"> shows a moderate ability to keep answers consistent with the context. This lower score compared to BPE suggests that </w:t>
      </w:r>
      <w:r w:rsidR="00723226">
        <w:t>Sentencepiece</w:t>
      </w:r>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r w:rsidR="00723226">
        <w:t>Sentencepiece</w:t>
      </w:r>
      <w:r w:rsidRPr="006D47A4">
        <w:t xml:space="preserve"> can produce relevant answers, though they might not be as precise or detailed. This makes </w:t>
      </w:r>
      <w:r w:rsidR="00723226">
        <w:t>Sentencepiece</w:t>
      </w:r>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r w:rsidR="00723226">
        <w:t>Sentencepiece</w:t>
      </w:r>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r w:rsidR="00723226">
        <w:t>Sentencepiece</w:t>
      </w:r>
      <w:r w:rsidRPr="00EF3C11">
        <w:t xml:space="preserve"> keeps a high context recall score of 0.8663, meaning it retains a lot of the key information even with fewer tokens. This suggests that although </w:t>
      </w:r>
      <w:r w:rsidR="00723226">
        <w:t>Sentencepiece</w:t>
      </w:r>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01" w:type="dxa"/>
            <w:vAlign w:val="bottom"/>
          </w:tcPr>
          <w:p w14:paraId="6B94407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r w:rsidR="00723226">
        <w:t>Sentencepiece</w:t>
      </w:r>
      <w:r w:rsidR="004F7D0D">
        <w:t xml:space="preserve"> with LSA</w:t>
      </w:r>
      <w:bookmarkEnd w:id="190"/>
    </w:p>
    <w:p w14:paraId="369D5483" w14:textId="1EA7F405"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with LSA evaluated with RAGAS metrics</w:t>
      </w:r>
      <w:bookmarkEnd w:id="192"/>
    </w:p>
    <w:p w14:paraId="5F7F9ECE" w14:textId="6EAAAC43"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08139D" w:rsidRPr="0008139D">
        <w:t>Table 9</w:t>
      </w:r>
      <w:r>
        <w:fldChar w:fldCharType="end"/>
      </w:r>
      <w:r>
        <w:t xml:space="preserve"> shows </w:t>
      </w:r>
      <w:r w:rsidRPr="006D47A4">
        <w:t xml:space="preserve">applying LSA to </w:t>
      </w:r>
      <w:r w:rsidR="00723226">
        <w:t>Sentencepiece</w:t>
      </w:r>
      <w:r w:rsidRPr="006D47A4">
        <w:t xml:space="preserve"> shows some interesting effects. While the context precision remains the same as with </w:t>
      </w:r>
      <w:r w:rsidR="00723226">
        <w:t>Sentencepiece</w:t>
      </w:r>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r>
        <w:t>Wordpiece</w:t>
      </w:r>
      <w:bookmarkEnd w:id="193"/>
    </w:p>
    <w:p w14:paraId="3F19FD75" w14:textId="7BC79864" w:rsidR="006D47A4" w:rsidRDefault="00A95F63" w:rsidP="00E74942">
      <w:pPr>
        <w:spacing w:after="240" w:line="360" w:lineRule="auto"/>
        <w:jc w:val="both"/>
      </w:pPr>
      <w:r>
        <w:t>Wordpiece</w:t>
      </w:r>
      <w:r w:rsidR="006D47A4" w:rsidRPr="006D47A4">
        <w:t xml:space="preserve">, </w:t>
      </w:r>
      <w:proofErr w:type="gramStart"/>
      <w:r w:rsidR="006D47A4" w:rsidRPr="006D47A4">
        <w:t>similar to</w:t>
      </w:r>
      <w:proofErr w:type="gramEnd"/>
      <w:r w:rsidR="006D47A4" w:rsidRPr="006D47A4">
        <w:t xml:space="preserve"> </w:t>
      </w:r>
      <w:r w:rsidR="00723226">
        <w:t>Sentencepiece</w:t>
      </w:r>
      <w:r w:rsidR="006D47A4" w:rsidRPr="006D47A4">
        <w:t xml:space="preserve">, is another subword tokenization method that showed relatively balanced performance. Its faithfulness and answer relevancy scores were lower than BPE but higher than </w:t>
      </w:r>
      <w:r w:rsidR="00723226">
        <w:t>Sentencepiece</w:t>
      </w:r>
      <w:r w:rsidR="006D47A4" w:rsidRPr="006D47A4">
        <w:t xml:space="preserve">. The moderate performance in these metrics suggests that </w:t>
      </w:r>
      <w:r>
        <w:t>Wordpiece</w:t>
      </w:r>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278" w:type="dxa"/>
            <w:vAlign w:val="bottom"/>
          </w:tcPr>
          <w:p w14:paraId="2513414C"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40C7BA85"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08139D">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r w:rsidR="00A95F63" w:rsidRPr="00485B61">
        <w:rPr>
          <w:rFonts w:ascii="Times New Roman" w:hAnsi="Times New Roman" w:cs="Times New Roman"/>
          <w:sz w:val="20"/>
          <w:szCs w:val="20"/>
        </w:rPr>
        <w:t>Wordpiece</w:t>
      </w:r>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4D366DAF"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08139D" w:rsidRPr="0008139D">
        <w:t>Table 10</w:t>
      </w:r>
      <w:r>
        <w:fldChar w:fldCharType="end"/>
      </w:r>
      <w:r>
        <w:t xml:space="preserve"> t</w:t>
      </w:r>
      <w:r w:rsidR="006D47A4" w:rsidRPr="006D47A4">
        <w:t xml:space="preserve">he context precision score of 0.1309 is consistent with the other methods that don’t use LSA, showing that </w:t>
      </w:r>
      <w:r w:rsidR="00A95F63">
        <w:t>Wordpiece</w:t>
      </w:r>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r w:rsidR="00A95F63">
        <w:t>Wordpiece</w:t>
      </w:r>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r w:rsidR="00A95F63">
        <w:t>Wordpiece</w:t>
      </w:r>
      <w:r w:rsidRPr="006D47A4">
        <w:t xml:space="preserve"> an effective choice for generating relevant and coherent answers. This high score suggests that </w:t>
      </w:r>
      <w:r w:rsidR="00A95F63">
        <w:t>Wordpiece</w:t>
      </w:r>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r w:rsidR="00A95F63">
        <w:t>Wordpiece</w:t>
      </w:r>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r w:rsidR="00A95F63">
        <w:t>Wordpiece</w:t>
      </w:r>
      <w:r w:rsidRPr="00C16B5A">
        <w:t xml:space="preserve"> still keeps a strong context recall score of 0.8663, much like BPE. This means that </w:t>
      </w:r>
      <w:r w:rsidR="00A95F63">
        <w:t>Wordpiece</w:t>
      </w:r>
      <w:r w:rsidRPr="00C16B5A">
        <w:t xml:space="preserve"> is good at holding onto the important information from the original context, even with fewer tokens. Being able to reduce token usage while still maintaining context is key, especially in scenarios with tight token limits. This makes </w:t>
      </w:r>
      <w:r w:rsidR="00A95F63">
        <w:t>Wordpiece</w:t>
      </w:r>
      <w:r w:rsidRPr="00C16B5A">
        <w:t xml:space="preserve"> a solid option for generating precise and relevant responses.</w:t>
      </w:r>
    </w:p>
    <w:p w14:paraId="54E7385B" w14:textId="0D519139" w:rsidR="006D47A4" w:rsidRDefault="00A95F63" w:rsidP="006D47A4">
      <w:pPr>
        <w:pStyle w:val="Heading3"/>
      </w:pPr>
      <w:bookmarkStart w:id="196" w:name="_Toc175083691"/>
      <w:r>
        <w:t>Wordpiece</w:t>
      </w:r>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r w:rsidR="00A95F63">
        <w:t>Wordpiece</w:t>
      </w:r>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7D15C204"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08139D">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Wordpiec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r>
              <w:rPr>
                <w:rFonts w:ascii="Aptos Narrow" w:hAnsi="Aptos Narrow"/>
                <w:color w:val="000000"/>
              </w:rPr>
              <w:t>context_precision</w:t>
            </w:r>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r>
              <w:rPr>
                <w:rFonts w:ascii="Aptos Narrow" w:hAnsi="Aptos Narrow"/>
                <w:color w:val="000000"/>
              </w:rPr>
              <w:t>answer_relevancy</w:t>
            </w:r>
          </w:p>
        </w:tc>
        <w:tc>
          <w:tcPr>
            <w:tcW w:w="1305" w:type="dxa"/>
            <w:vAlign w:val="bottom"/>
          </w:tcPr>
          <w:p w14:paraId="0B833DD1" w14:textId="77777777" w:rsidR="00647270" w:rsidRPr="00A5298D" w:rsidRDefault="00647270" w:rsidP="00F206BE">
            <w:pPr>
              <w:spacing w:line="360" w:lineRule="auto"/>
              <w:jc w:val="both"/>
              <w:rPr>
                <w:sz w:val="24"/>
                <w:szCs w:val="24"/>
              </w:rPr>
            </w:pPr>
            <w:r>
              <w:rPr>
                <w:rFonts w:ascii="Aptos Narrow" w:hAnsi="Aptos Narrow"/>
                <w:color w:val="000000"/>
              </w:rPr>
              <w:t>context_recall</w:t>
            </w:r>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08D3970D"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08139D" w:rsidRPr="0008139D">
        <w:t>Table 11</w:t>
      </w:r>
      <w:r w:rsidR="00573098">
        <w:fldChar w:fldCharType="end"/>
      </w:r>
      <w:r w:rsidR="00573098">
        <w:t xml:space="preserve"> </w:t>
      </w:r>
      <w:r w:rsidR="00E337C3">
        <w:t>c</w:t>
      </w:r>
      <w:r w:rsidR="00E337C3" w:rsidRPr="00E337C3">
        <w:t xml:space="preserve">ombining </w:t>
      </w:r>
      <w:r w:rsidR="00A95F63">
        <w:t>Wordpiece</w:t>
      </w:r>
      <w:r w:rsidR="00E337C3" w:rsidRPr="00E337C3">
        <w:t xml:space="preserve"> with LSA significantly boosts the faithfulness score to 0.3846, which is close to BPE’s level. This suggests that LSA helps </w:t>
      </w:r>
      <w:r w:rsidR="00A95F63">
        <w:t>Wordpiece</w:t>
      </w:r>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r w:rsidR="00A95F63">
        <w:t>Wordpiece</w:t>
      </w:r>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r w:rsidR="00723226">
        <w:t>Sentencepiece</w:t>
      </w:r>
      <w:r w:rsidRPr="00E337C3">
        <w:t xml:space="preserve"> and </w:t>
      </w:r>
      <w:r w:rsidR="00A95F63">
        <w:t>Wordpiece</w:t>
      </w:r>
      <w:r w:rsidRPr="00E337C3">
        <w:t xml:space="preserve"> provide balanced alternatives, with </w:t>
      </w:r>
      <w:r w:rsidR="00A95F63">
        <w:t>Wordpiece</w:t>
      </w:r>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E7DD8E0"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w:t>
      </w:r>
      <w:r w:rsidR="00151F27">
        <w:t xml:space="preserve">Since the data is Personal Identifiable Information (PII) and are sensitive in nature, this cannot be passed to external LLMs using endpoints such as GPT, hence the research was done on a locally deployed open-source LLMs such as Mistral and Llama 2.  </w:t>
      </w:r>
      <w:r w:rsidRPr="00824CD1">
        <w:t xml:space="preserve">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w:t>
      </w:r>
      <w:r w:rsidR="00CC2D3F">
        <w:t>-</w:t>
      </w:r>
      <w:r w:rsidRPr="00824CD1">
        <w:t xml:space="preserve">Pair Encoding (BPE), </w:t>
      </w:r>
      <w:r w:rsidR="00723226">
        <w:t>Sentencepiece</w:t>
      </w:r>
      <w:r w:rsidRPr="00824CD1">
        <w:t xml:space="preserve">, and </w:t>
      </w:r>
      <w:r w:rsidR="00A95F63">
        <w:t>Wordpiece</w:t>
      </w:r>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is the best open-source LLM to be used as a zero-shot recommender for airlines in both the cases ie.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73D34AFA" w:rsidR="00813F42" w:rsidRDefault="002966EA" w:rsidP="00C476BB">
      <w:pPr>
        <w:spacing w:after="240" w:line="360" w:lineRule="auto"/>
        <w:jc w:val="both"/>
      </w:pPr>
      <w:r>
        <w:lastRenderedPageBreak/>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08139D">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08139D">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6404349E"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w:t>
      </w:r>
      <w:r w:rsidR="00CC2D3F">
        <w:t xml:space="preserve">due to it being context </w:t>
      </w:r>
      <w:proofErr w:type="gramStart"/>
      <w:r w:rsidR="00CC2D3F">
        <w:t xml:space="preserve">aware,  </w:t>
      </w:r>
      <w:r w:rsidR="00550D8E">
        <w:t>thereby</w:t>
      </w:r>
      <w:proofErr w:type="gramEnd"/>
      <w:r w:rsidR="00550D8E">
        <w:t xml:space="preserve">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Achiam, J., Adler, S., Agarwal, S., Ahmad, L., Akkaya, I., Aleman, F.L., Almeida, D., Altenschmidt, J., Altman, S., Anadkat, S., Avila, R., Babuschkin, I., Balaji, S., Balcom, V., Baltescu, P., Bao, H., Bavarian, M., Belgum, J., Bello, I., Berdine, J., Bernadett-Shapiro, G., Berner, C., Bogdonoff, L., Boiko, O., Boyd, M., Brakman, A.-L., Brockman, G., Brooks, T., Brundage, M., Button, K., Cai, T., Campbell, R., Cann, A., Carey, B., Carlson, C., Carmichael, R., Chan, B., Chang, C., Chantzis, F., Chen, D., Chen, S., Chen, R., Chen, J., Chen, M., Chess, B., Cho, C., Chu, C., Chung, H.W., Cummings, D., Currier, J., Dai, Y., Decareaux, C., Degry, T., Deutsch, N., Deville, D., Dhar, A., Dohan, D., Dowling, S., Dunning, S., Ecoffet, A., Eleti, A., Eloundou, T., Farhi, D., Fedus, L., Felix, N., Fishman, S.P., Forte, J., Fulford, I., Gao, L., Georges, E., Gibson, C., Goel, V., Gogineni, T., Goh, G., Gontijo-Lopes, R., Gordon, J., Grafstein, M., Gray, S., Greene, R., Gross,. (2023) ‘GPT-4 Technical Report’, </w:t>
      </w:r>
      <w:r w:rsidRPr="00B5754D">
        <w:rPr>
          <w:rFonts w:ascii="Times New Roman" w:hAnsi="Times New Roman" w:cs="Times New Roman"/>
          <w:iCs/>
          <w:sz w:val="24"/>
          <w:szCs w:val="24"/>
        </w:rPr>
        <w:t>arXiv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r w:rsidR="00C050D1" w:rsidRPr="00B5754D">
        <w:rPr>
          <w:rFonts w:ascii="Times New Roman" w:hAnsi="Times New Roman"/>
          <w:sz w:val="24"/>
        </w:rPr>
        <w:t xml:space="preserve">Adomavicius, G. and Tuzhilin,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nslie, J., Lee-Thorp, J., de Jong, M., Zemlyanskiy, Y., Lebrón, F., and Sanghai,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Ba, J.L., Kiros,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Bai, Y., Jones, A., Ndousse, K., Askell, A., Chen, A., DasSarma, N., Drain, D., Fort, S., Ganguli, D., Henighan, T., Joseph, N., Kadavath, S., Kernion, J., Conerly, T., El-Showk, S., Elhage, N., Hatfield-Dodds, Z., Hernandez, D., Hume, T., Johnston, S., Kravec, S., Lovitt, L., Nanda, N., Olsson, C., Amodei, D., Brown, T., Clark, J., McCandlish, S., Olah,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Barnett, S., Kurniawan, S., Thudumu, S., Brannelly, Z., and Abdelrazek,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Presented at the 2024 IEEE/ACM 3rd International Conference on AI Engineering – Software 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Dhariwal, P., Neelakantan, A., Shyam, P., Sastry, G., Askell, A., Agarwal, S., Herbert-Voss, A., Krueger, G., Henighan, T., Child, R., Ramesh, A., Ziegler, D., Wu, J., Winter, C., Hesse, C., Chen, M., Sigler, E., Litwin, M., Gray, S., Chess, B., Clark, J., Berner, C., McCandlish, S., Radford, A., Sutskever, I., and Amodei,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r w:rsidRPr="00B5754D">
        <w:rPr>
          <w:color w:val="000000"/>
        </w:rPr>
        <w:t>Bergum, S., (2021). Pretrained Transformer Language Models for Search (Part 1). [online] Medium. Available at: </w:t>
      </w:r>
      <w:hyperlink r:id="rId58" w:tgtFrame="_new" w:history="1">
        <w:r w:rsidRPr="00B5754D">
          <w:rPr>
            <w:color w:val="0000FF"/>
            <w:u w:val="single"/>
          </w:rPr>
          <w:t>https://bergum.medium.com/pretrained-transformer-language-models-for-search-part-1-bda60d2a68ba</w:t>
        </w:r>
      </w:hyperlink>
      <w:r w:rsidRPr="00B5754D">
        <w:rPr>
          <w:color w:val="000000"/>
        </w:rPr>
        <w:t xml:space="preserve"> [Accessed 20 </w:t>
      </w:r>
      <w:r w:rsidRPr="00B5754D">
        <w:rPr>
          <w:color w:val="000000"/>
        </w:rPr>
        <w:t>Mar</w:t>
      </w:r>
      <w:r w:rsidRPr="00B5754D">
        <w:rPr>
          <w:color w:val="000000"/>
        </w:rPr>
        <w:t xml:space="preserve">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Bertozzi, A.L. (2023) ‘AutoKG: Efficient Automated Knowledge Graph Generation for Language Models’, in </w:t>
      </w:r>
      <w:r w:rsidRPr="00B5754D">
        <w:rPr>
          <w:rFonts w:ascii="Times New Roman" w:hAnsi="Times New Roman"/>
          <w:iCs/>
          <w:sz w:val="24"/>
        </w:rPr>
        <w:t>2023 IEEE International Conference on Big Data (BigData)</w:t>
      </w:r>
      <w:r w:rsidRPr="00B5754D">
        <w:rPr>
          <w:rFonts w:ascii="Times New Roman" w:hAnsi="Times New Roman"/>
          <w:sz w:val="24"/>
        </w:rPr>
        <w:t>, Presented at the 2023 IEEE International Conference on Big Data (BigData),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Lazaridou,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LangChain Advanced RAG - Two-Stage Retrieval with Cross Encoder (BERT). YouTube. Available at: </w:t>
      </w:r>
      <w:hyperlink r:id="rId59"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onneau, A., Khandelwal, K., Goyal, N., Chaudhary, V., Wenzek, G., Guzmán, F., Grave, E., Ott, M., Zettlemoyer, L., and Stoyanov, V. (2020) ‘Unsupervised Cross-lingual Representation Learning at Scale’, in Jurafsky,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60"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w:t>
      </w:r>
      <w:r w:rsidRPr="00B5754D">
        <w:rPr>
          <w:rFonts w:eastAsiaTheme="minorHAnsi"/>
          <w:lang w:val="en-GB"/>
        </w:rPr>
        <w:t xml:space="preserve"> Jul</w:t>
      </w:r>
      <w:r w:rsidRPr="00B5754D">
        <w:rPr>
          <w:rFonts w:eastAsiaTheme="minorHAnsi"/>
          <w:lang w:val="en-GB"/>
        </w:rPr>
        <w:t xml:space="preserve">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eerwester, S., Dumais, S.T., Furnas, G.W., Landauer,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41(6), 391–407, available: https://doi.org/10.1002/(SICI)1097-4571(199009)41:6&lt;</w:t>
      </w:r>
      <w:proofErr w:type="gramStart"/>
      <w:r w:rsidRPr="00B5754D">
        <w:rPr>
          <w:rFonts w:ascii="Times New Roman" w:hAnsi="Times New Roman"/>
          <w:sz w:val="24"/>
        </w:rPr>
        <w:t>391::</w:t>
      </w:r>
      <w:proofErr w:type="gramEnd"/>
      <w:r w:rsidRPr="00B5754D">
        <w:rPr>
          <w:rFonts w:ascii="Times New Roman" w:hAnsi="Times New Roman"/>
          <w:sz w:val="24"/>
        </w:rPr>
        <w:t>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hinakaran,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Jauhri, A., Pandey, A., Kadian, A., Al-Dahle, A., Letman, A., Mathur, A., Schelten, A., Yang, A., Fan, A., Goyal, A., Hartshorn, A., Yang, A., Mitra, A., Sravankumar, A., Korenev, A., Hinsvark, A., Rao, A., Zhang, A., Rodriguez, A., Gregerson, A., Spataru, A., Roziere, B., Biron, B., Tang, B., Chern, B., Caucheteux, C., Nayak, C., Bi, C., Marra, C., McConnell, C., Keller, C., Touret, C., Wu, C., Wong, C., Ferrer, C.C., Nikolaidis, C., Allonsius, D., Song, D., Pintz, D., Livshits, D., Esiobu, D., Choudhary, D., Mahajan, D., Garcia-Olano, D., Perino, D., Hupkes, D., Lakomkin, E., AlBadawy, E., Lobanova, E., Dinan, E., Smith, E.M., Radenovic, F., Zhang, F., Synnaeve, G., Lee, G., Anderson, G.L., Nail, G., Mialon, G., Pang, G., Cucurell, G., Nguyen, H., Korevaar, H., Xu, H., Touvron, H., Zarov, I., Ibarra, I.A., Kloumann, I., Misra, I., Evtimov, I., Copet, J., Lee, J., Geffert, J., Vranes, J., Park, J., Mahadeokar, J., Shah, J., van der Linde, J., Billock, J., Hong, J., Lee, J., Fu, J., Chi, J., Huang, J., Liu, J., Wang, J., Yu, J., Bitton, J., Spisak, J., Park, J., Rocca, J., Johnstun, J., Saxe, J., Jia, J., Alwala, K.V., Upasani, K., Plawiak, K., Li, K., Heafield, K., Stone, K., El-Arini, K., Iyer, K., Malik, K., Chiu, K., Bhalla, K., Rantala-Yeary, L., van der Maaten, L., Chen, L., Tan, L., Jenkins, L., Martin, L., Madaan, L., Malo, L., Blecher, L., Landzaat, L., de Oliveira, L., Muzzi, M., Pasupuleti, M., Singh, M., Paluri, M., Kardas, M., Oldham, M., Rita, M., Pavlova, M., Kambadur, M., Lewis, M., Si, M., Singh, M.K., Hassan, M., Goyal, N., Torabi, N., Bashlykov, N., Bogoychev, N., Chatterji, N., Duchenne, O., Çelebi, O., Alrassy, P., Zhang, P., Li, P., Vasic, P., Weng, P., Bhargava, P., Dubal, P., Krishnan, P., Koura, P.S., Xu, P., He, Q., Dong, Q., Srinivasan, R., Ganapathy, R., Calderer, R., Cabral, R.S., Stojnic, R., Raileanu, R., Girdhar, R., Patel, R., Sauvestre, R., Polidoro, R., Sumbaly, R., Taylor, R., Silva, R., Hou, R., Wang, R., Hosseini, S., Chennabasappa, S., Singh, S., Bell, S., Kim, S.S., Edunov, S., Nie, S., Narang, S., Raparthy, S., Shen, S., Wan, S., Bhosale, S., Zhang, S., Vandenhende, S., Batra, S., Whitman, S., Sootla, S., Collot, S., Gururangan, S., Borodinsky, S., Herman, T., Fowler, T., Sheasha, T., Georgiou, T., Scialom, T., Speckbacher, T., Mihaylov, T., Xiao, T., Karn, U., Goswami, V., Gupta, V., Ramanathan, V., Kerkez, V., Gonguet, V., Do, V., Vogeti, V., Petrovic, V., Chu, W., Xiong, W., Fu, W., Meers, W., Martinet, X., Wang, X., Tan, X.E., Xie, X., Jia, X., Wang, X., Goldschlag, Y., Gaur, Y., Babaei, Y., Wen, Y., Song, Y., Zhang, Y., Li, Y., Mao, Y., Coudert, Z.D., Yan, Z., Chen, Z., Papakipos, Z., Singh, A., Grattafiori, A., Jain, A., Kelsey, A., Shajnfeld, A., Gangidi, A., Victoria, A., Goldstand, A., Menon, A., Sharma, A., Boesenberg, A., Vaughan, A., Baevski, A., Feinstein, A., Kallet, A., Sangani, A., Yunus, A., Lupu, A., Alvarado, A., Caples, A., Gu, A., Ho, A., Poulton, A., Ryan, A., Ramchandani, A., Franco, A., Saraf, A., Chowdhury, A., Gabriel, A., Bharambe, A., Eisenman, A., Yazdan, A., James, B., Maurer, B., Leonhardi, B., Huang, B., Loyd, B., De </w:t>
      </w:r>
      <w:r w:rsidRPr="00B5754D">
        <w:rPr>
          <w:rFonts w:ascii="Times New Roman" w:hAnsi="Times New Roman"/>
          <w:sz w:val="24"/>
        </w:rPr>
        <w:lastRenderedPageBreak/>
        <w:t>Paola, B., Paranjape, B., Liu, B., Wu, B., Ni, B., Hancock, B., Wasti, B., Spence, B., Stojkovic, B., Gamido, B., Montalvo, B., Parker, C., Burton, C., Mejia, C., Wang, C., Kim, C., Zhou, C., Hu, C., Chu, C.-H., Cai, C., Tindal, C., Feichtenhofer, C., Civin, D., Beaty, D., Kreymer, D., Li, D., Wyatt, D., Adkins, D., Xu, D., Testuggine, D., David, D., Parikh, D., Liskovich, D., Foss, D., Wang, D., Le, D., Holland, D., Dowling, E., Jamil, E., Montgomery, E., Presani, E., Hahn, E., Wood, E., Brinkman, E., Arcaute, E., Dunbar, E., Smothers, E., Sun, F., Kreuk, F., Tian, F., Ozgenel, F., Caggioni, F., Guzmán, F., Kanayet, F., Seide, F., Florez, G.M., Schwarz, G., Badeer, G., Swee, G., Halpern, G., Thattai, G., Herman, G., Sizov, G., Guangyi, Zhang, Lakshminarayanan, G., Shojanazeri, H., Zou, H., Wang, H., Zha, H., Habeeb, H., Rudolph, H., Suk, H., Aspegren, H., Goldman, H., Molybog, I., Tufanov, I., Veliche, I.-E., Gat, I., Weissman, J., Geboski, J., Kohli, J., Asher, J., Gaya, J.-B., Marcus, J., Tang, J., Chan, J., Zhen, J., Reizenstein, J., Teboul, J., Zhong, J., Jin, J., Yang, J., Cummings, J., Carvill, J., Shepard, J., McPhie, J., Torres, J., Ginsburg, J., Wang, J., Wu, K., U, K.H., Saxena, K., Prasad, K., Khandelwal, K., Zand, K., Matosich, K., Veeraraghavan, K., Michelena, K., Li, K., Huang, K., Chawla, K., Lakhotia, K., Huang, K., Chen, L., Garg, L., A, L., Silva, L., Bell, L., Zhang, L., Guo, L., Yu, L., Moshkovich, L., Wehrstedt, L., Khabsa, M., Avalani, M., Bhatt, M., Tsimpoukelli, M., Mankus, M., Hasson, M., Lennie, M., Reso, M., Groshev, M., Naumov, M., Lathi, M., Keneally, M., Seltzer, M.L., Valko, M., Restrepo, M., Patel, M., Vyatskov, M., Samvelyan, M., Clark, M., Macey, M., Wang, M., Hermoso, M.J., Metanat, M., Rastegari, M., Bansal, M., Santhanam, N., Parks, N., White, N., Bawa, N., Singhal, N., Egebo, N., Usunier, N., Laptev, N.P., Dong, N., Zhang, N., Cheng, N., Chernoguz, O., Hart, O., Salpekar, O., Kalinli, O., Kent, P., Parekh, P., Saab, P., Balaji, P., Rittner, P., Bontrager, P., Roux, P., Dollar, P., Zvyagina, P., Ratanchandani, P., Yuvraj, P., Liang, Q., Alao, R., Rodriguez, R., Ayub, R., Murthy, R., Nayani, R., Mitra, R., Li, R., Hogan, R., Battey, R., Wang, R., Maheswari, R., Howes, R., Rinott, R., Bondu, S.J., Datta, S., Chugh, S., Hunt, S., Dhillon, S., Sidorov, S., Pan, S., Verma, S., Yamamoto, S., Ramaswamy, S., Lindsay, S., Lindsay, S., Feng, S., Lin, S., Zha, S.C., Shankar, S., Zhang, S., Zhang, S., Wang, S., Agarwal, S., Sajuyigbe, S., Chintala, S., Max, S., Chen, S., Kehoe, S., Satterfield, S., Govindaprasad, S., Gupta, S., Cho, S., Virk, S., Subramanian, S., Choudhury, S., Goldman, S., Remez, T., Glaser, T., Best, T., Kohler, T., Robinson, T., Li, T., Zhang, T., Matthews, T., Chou, T., Shaked, T., Vontimitta, V., Ajayi, V., Montanez, V., Mohan, V., Kumar, V.S., Mangla, V., Ionescu, V., Poenaru, V., Mihailescu, V.T., Ivanov, V., Li, W., Wang, W., Jiang, W., Bouaziz, W., Constable, W., Tang, X., Wang, X., Wu, X., Wang, X., Xia, X., Wu, X., Gao, X., Chen, Y., Hu, Y., Jia, Y., Qi, Y., Li, Y., Zhang, Y., Zhang, Y., Adi, Y., Nam, Y., Yu, Wang, Hao, Y., Qian, Y., He, Y., Rait, Z., DeVito, Z., Rosnbrick,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mais, S.T. (1991) ‘Improving the retrieval of information from external sources’, </w:t>
      </w:r>
      <w:r w:rsidRPr="00B5754D">
        <w:rPr>
          <w:rFonts w:ascii="Times New Roman" w:hAnsi="Times New Roman"/>
          <w:iCs/>
          <w:sz w:val="24"/>
        </w:rPr>
        <w:t>Behavior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r w:rsidRPr="00B5754D">
        <w:rPr>
          <w:rFonts w:eastAsiaTheme="minorHAnsi"/>
          <w:lang w:val="en-GB"/>
        </w:rPr>
        <w:t>Eko Setiawan (2024). Analyzing Airlines Reviews: NLP Project. [online] Available at:</w:t>
      </w:r>
      <w:r w:rsidRPr="00B5754D">
        <w:rPr>
          <w:color w:val="000000"/>
          <w:szCs w:val="27"/>
        </w:rPr>
        <w:t> </w:t>
      </w:r>
      <w:hyperlink r:id="rId61"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Anke, L., and Schockaer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lastRenderedPageBreak/>
        <w:t>Erdem, H.V., (2019). NDCG for Ranking Evaluation. [online] Medium. Available at: </w:t>
      </w:r>
      <w:hyperlink r:id="rId62"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Presented at the RecSys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Hao Wang. (2021), Recommender Systems - Part 4: Evaluation of Recommender Systems, Youtube.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chreiter,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r w:rsidRPr="00B5754D">
        <w:rPr>
          <w:rFonts w:ascii="Times New Roman" w:hAnsi="Times New Roman"/>
          <w:iCs/>
          <w:sz w:val="24"/>
        </w:rPr>
        <w:t>AbsentData</w:t>
      </w:r>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Modeling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3"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LLaMA explained: KV-Cache, Rotary Positional Embedding, RMS Norm, Grouped Query Attention, SwiGLU. YouTube. Available at: </w:t>
      </w:r>
      <w:hyperlink r:id="rId64"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Sablayrolles, A., Mensch, A., Bamford, C., Chaplot, D.S., Casas, D. de las, Bressand, F., Lengyel, G., Lample, G., Saulnier, L., Lavaud, L.R., Lachaux, M.-A., Stock, P., Scao, T.L., </w:t>
      </w:r>
      <w:r w:rsidRPr="00B5754D">
        <w:rPr>
          <w:rFonts w:ascii="Times New Roman" w:hAnsi="Times New Roman"/>
          <w:sz w:val="24"/>
        </w:rPr>
        <w:lastRenderedPageBreak/>
        <w:t>Lavril,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oren, Y., Bell, R., and Volinsky,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udo, T. and Richardson, J. (2018) ‘SentencePiece: A simple and language independent subword tokenizer and detokenizer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ukreja, S., Kumar, T., Bharat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5" w:tgtFrame="_new" w:history="1">
        <w:r w:rsidRPr="00B5754D">
          <w:rPr>
            <w:color w:val="0000FF"/>
            <w:u w:val="single"/>
          </w:rPr>
          <w:t>https://www.kaggle.com/datasets/manishkumar7432698/airline-passangers-booking-dat</w:t>
        </w:r>
        <w:r w:rsidRPr="00B5754D">
          <w:rPr>
            <w:color w:val="0000FF"/>
            <w:u w:val="single"/>
          </w:rPr>
          <w:t>a</w:t>
        </w:r>
        <w:r w:rsidRPr="00B5754D">
          <w:rPr>
            <w:color w:val="0000FF"/>
            <w:u w:val="single"/>
          </w:rPr>
          <w:t>/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ewis, P., Perez, E., Piktus, A., Petroni, F., Karpukhin, V., Goyal, N., Küttler, H., Lewis, M., Yih, W., Rocktäschel, T., Riedel, S., and Kiela,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Zong, C., Xia, F., Li, W. and Navigli,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6"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r w:rsidRPr="00B5754D">
        <w:rPr>
          <w:color w:val="000000"/>
        </w:rPr>
        <w:t>Massaron, L., 2023. Sherlock Holmes Q&amp;A with Gemma: Fine-Tuning. [online] Kaggle. Available at: </w:t>
      </w:r>
      <w:hyperlink r:id="rId67" w:tgtFrame="_new" w:history="1">
        <w:r w:rsidRPr="00B5754D">
          <w:rPr>
            <w:color w:val="0000FF"/>
            <w:u w:val="single"/>
          </w:rPr>
          <w:t>https://www.kaggle.com/code/lucamassaron/sherlock-holmes-q-a-with-gemma-fine-tuning</w:t>
        </w:r>
      </w:hyperlink>
      <w:r w:rsidRPr="00B5754D">
        <w:rPr>
          <w:color w:val="000000"/>
        </w:rPr>
        <w:t> [Accessed 20 Jun 2024]</w:t>
      </w:r>
      <w:r w:rsidRPr="00B5754D">
        <w:rPr>
          <w:color w:val="000000"/>
        </w:rPr>
        <w:t>.</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ikolov,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uennighoff, N., Tazi, N., Magne,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r w:rsidRPr="00B5754D">
        <w:rPr>
          <w:rStyle w:val="Strong"/>
          <w:b w:val="0"/>
          <w:bCs w:val="0"/>
          <w:color w:val="000000"/>
        </w:rPr>
        <w:t>Ninaad PS. (</w:t>
      </w:r>
      <w:r w:rsidRPr="00B5754D">
        <w:rPr>
          <w:color w:val="000000"/>
        </w:rPr>
        <w:t>2023),</w:t>
      </w:r>
      <w:r w:rsidRPr="00B5754D">
        <w:rPr>
          <w:rStyle w:val="Strong"/>
          <w:b w:val="0"/>
          <w:bCs w:val="0"/>
          <w:color w:val="000000"/>
        </w:rPr>
        <w:t xml:space="preserve"> Leveraging LLMs in Recommendation </w:t>
      </w:r>
      <w:proofErr w:type="gramStart"/>
      <w:r w:rsidRPr="00B5754D">
        <w:rPr>
          <w:rStyle w:val="Strong"/>
          <w:b w:val="0"/>
          <w:bCs w:val="0"/>
          <w:color w:val="000000"/>
        </w:rPr>
        <w:t>Systems,</w:t>
      </w:r>
      <w:r w:rsidRPr="00B5754D">
        <w:rPr>
          <w:color w:val="000000"/>
        </w:rPr>
        <w:t>.</w:t>
      </w:r>
      <w:proofErr w:type="gramEnd"/>
      <w:r w:rsidRPr="00B5754D">
        <w:rPr>
          <w:color w:val="000000"/>
        </w:rPr>
        <w:t xml:space="preserve"> [online] Data Science FM. Available at:</w:t>
      </w:r>
      <w:r w:rsidRPr="00B5754D">
        <w:rPr>
          <w:rStyle w:val="apple-converted-space"/>
          <w:color w:val="000000"/>
        </w:rPr>
        <w:t> </w:t>
      </w:r>
      <w:hyperlink r:id="rId68"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r w:rsidRPr="00B5754D">
        <w:rPr>
          <w:rStyle w:val="apple-converted-space"/>
        </w:rPr>
        <w:t>Osanseviero, A. (2022). Sentence embeddings: Bi-encoders vs. Cross-encoders. HackerLlama. Available at: </w:t>
      </w:r>
      <w:hyperlink r:id="rId69"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Özker,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70" w:anchor="Sec4" w:tgtFrame="_new" w:history="1">
        <w:r w:rsidRPr="00B5754D">
          <w:rPr>
            <w:color w:val="0000FF"/>
            <w:u w:val="single"/>
          </w:rPr>
          <w:t>https://journalofbigdata.springeropen.com/articles/10.1186/s40537-021-00534-7#Sec4</w:t>
        </w:r>
      </w:hyperlink>
      <w:r w:rsidRPr="00B5754D">
        <w:rPr>
          <w:color w:val="000000"/>
        </w:rPr>
        <w:t xml:space="preserve"> [Accessed </w:t>
      </w:r>
      <w:r w:rsidRPr="00B5754D">
        <w:rPr>
          <w:color w:val="000000"/>
        </w:rPr>
        <w:t>15</w:t>
      </w:r>
      <w:r w:rsidRPr="00B5754D">
        <w:rPr>
          <w:color w:val="000000"/>
        </w:rPr>
        <w:t xml:space="preserve"> </w:t>
      </w:r>
      <w:r w:rsidRPr="00B5754D">
        <w:rPr>
          <w:color w:val="000000"/>
        </w:rPr>
        <w:t>Mar</w:t>
      </w:r>
      <w:r w:rsidRPr="00B5754D">
        <w:rPr>
          <w:color w:val="000000"/>
        </w:rPr>
        <w:t xml:space="preserve"> 2024].</w:t>
      </w:r>
    </w:p>
    <w:p w14:paraId="5FE6AE69" w14:textId="77777777" w:rsidR="00B5754D" w:rsidRPr="00B5754D" w:rsidRDefault="00B5754D" w:rsidP="00B5754D">
      <w:pPr>
        <w:ind w:hanging="720"/>
        <w:rPr>
          <w:color w:val="000000"/>
        </w:rPr>
      </w:pPr>
    </w:p>
    <w:p w14:paraId="722F8530" w14:textId="77777777" w:rsidR="001E48FC" w:rsidRDefault="00C050D1" w:rsidP="001E48FC">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Naseriparsa,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9D0C74D" w14:textId="7C952A01" w:rsidR="001E48FC" w:rsidRPr="001E48FC" w:rsidRDefault="001E48FC" w:rsidP="001E48FC">
      <w:pPr>
        <w:pStyle w:val="Bibliography"/>
        <w:spacing w:line="240" w:lineRule="auto"/>
        <w:ind w:hanging="720"/>
        <w:rPr>
          <w:rFonts w:ascii="Times New Roman" w:hAnsi="Times New Roman"/>
          <w:sz w:val="24"/>
        </w:rPr>
      </w:pPr>
      <w:r w:rsidRPr="000D4AF1">
        <w:rPr>
          <w:rFonts w:ascii="Times New Roman" w:hAnsi="Times New Roman"/>
          <w:sz w:val="24"/>
        </w:rPr>
        <w:t>Gage, P.</w:t>
      </w:r>
      <w:r w:rsidRPr="001E48FC">
        <w:rPr>
          <w:rFonts w:ascii="Times New Roman" w:hAnsi="Times New Roman"/>
          <w:sz w:val="24"/>
        </w:rPr>
        <w:t> (1994) 'A new algorithm for data compression', </w:t>
      </w:r>
      <w:r w:rsidRPr="001E48FC">
        <w:rPr>
          <w:rFonts w:ascii="Times New Roman" w:hAnsi="Times New Roman"/>
          <w:i/>
          <w:iCs/>
          <w:sz w:val="24"/>
        </w:rPr>
        <w:t>The C Users Journal</w:t>
      </w:r>
      <w:r w:rsidRPr="001E48FC">
        <w:rPr>
          <w:rFonts w:ascii="Times New Roman" w:hAnsi="Times New Roman"/>
          <w:sz w:val="24"/>
        </w:rPr>
        <w:t>, 12(2), pp. 23–38.</w:t>
      </w:r>
      <w:r w:rsidR="000D4AF1">
        <w:rPr>
          <w:rFonts w:ascii="Times New Roman" w:hAnsi="Times New Roman"/>
          <w:sz w:val="24"/>
        </w:rPr>
        <w:t xml:space="preserve"> Available at: </w:t>
      </w:r>
      <w:r w:rsidR="000D4AF1" w:rsidRPr="000D4AF1">
        <w:rPr>
          <w:rFonts w:ascii="Times New Roman" w:hAnsi="Times New Roman"/>
          <w:sz w:val="24"/>
        </w:rPr>
        <w:t>http://www.pennelynn.com/Documents/CUJ/HTML/94HTML/19940045.HTM</w:t>
      </w:r>
    </w:p>
    <w:p w14:paraId="124D9DFE" w14:textId="08BE8F48" w:rsidR="00B5754D" w:rsidRPr="00B5754D" w:rsidRDefault="00B5754D" w:rsidP="00B5754D">
      <w:pPr>
        <w:ind w:hanging="720"/>
        <w:rPr>
          <w:color w:val="000000"/>
        </w:rPr>
      </w:pPr>
      <w:r w:rsidRPr="00B5754D">
        <w:rPr>
          <w:color w:val="000000"/>
        </w:rPr>
        <w:t>Picolo Joao P. (2024).</w:t>
      </w:r>
      <w:r w:rsidRPr="00B5754D">
        <w:t> Airline Customer Review Web Scraping</w:t>
      </w:r>
      <w:r w:rsidRPr="00B5754D">
        <w:rPr>
          <w:color w:val="000000"/>
        </w:rPr>
        <w:t>. [online] Available at:</w:t>
      </w:r>
      <w:r w:rsidRPr="00B5754D">
        <w:rPr>
          <w:rStyle w:val="apple-converted-space"/>
          <w:color w:val="000000"/>
          <w:szCs w:val="27"/>
        </w:rPr>
        <w:t> </w:t>
      </w:r>
      <w:hyperlink r:id="rId71"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Loanzon,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r w:rsidRPr="00B5754D">
        <w:rPr>
          <w:color w:val="000000"/>
        </w:rPr>
        <w:t>Rahasak, (2023).</w:t>
      </w:r>
      <w:r w:rsidRPr="00B5754D">
        <w:t> Optimizing RAG: Supervised embeddings &amp; reranking with your data with LlamaIndex</w:t>
      </w:r>
      <w:r w:rsidRPr="00B5754D">
        <w:rPr>
          <w:color w:val="000000"/>
        </w:rPr>
        <w:t>. Medium. Available at:</w:t>
      </w:r>
      <w:r w:rsidRPr="00B5754D">
        <w:rPr>
          <w:rStyle w:val="apple-converted-space"/>
          <w:color w:val="000000"/>
          <w:szCs w:val="27"/>
        </w:rPr>
        <w:t> </w:t>
      </w:r>
      <w:hyperlink r:id="rId72"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afailov, R., Sharma, A., Mitchell, E., Ermon,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amnarain-Seetohul, V., Bassoo, V., and Rosunally,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3"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imers, N. and Gurevych,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Karypis, G., Konstan, J., and Riedl,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chick, T. and Schütze,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ennrich, R., Haddow, B., and Birch, A. (2016) ‘Neural Machine Translation of Rare Words with Subword Units’, in Erk,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hazeer,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lastRenderedPageBreak/>
        <w:t>Sheikh, S. (2023). Recommendation system using knowledge graphs and machine learning. [online] Medium. Available at:</w:t>
      </w:r>
      <w:r w:rsidRPr="00B5754D">
        <w:rPr>
          <w:rStyle w:val="apple-converted-space"/>
          <w:color w:val="000000"/>
          <w:szCs w:val="27"/>
        </w:rPr>
        <w:t> </w:t>
      </w:r>
      <w:hyperlink r:id="rId74"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 xml:space="preserve">[Accessed </w:t>
      </w:r>
      <w:r w:rsidRPr="00B5754D">
        <w:rPr>
          <w:color w:val="000000"/>
        </w:rPr>
        <w:t>05</w:t>
      </w:r>
      <w:r w:rsidRPr="00B5754D">
        <w:rPr>
          <w:color w:val="000000"/>
        </w:rPr>
        <w:t xml:space="preserve"> </w:t>
      </w:r>
      <w:r w:rsidRPr="00B5754D">
        <w:rPr>
          <w:color w:val="000000"/>
        </w:rPr>
        <w:t>Jun</w:t>
      </w:r>
      <w:r w:rsidRPr="00B5754D">
        <w:rPr>
          <w:color w:val="000000"/>
        </w:rPr>
        <w:t xml:space="preserve">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Hanjalic,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5"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Thakur, N., Reimers, N., Daxenberger, J., and Gurevych,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6"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Touvron, H., Martin, L., Stone, K., Albert, P., Almahairi, A., Babaei, Y., Bashlykov, N., Batra, S., Bhargava, P., Bhosale, S., Bikel, D., Blecher, L., Ferrer, C.C., Chen, M., Cucurull, G., Esiobu, D., Fernandes, J., Fu, J., Fu, W., Fuller, B., Gao, C., Goswami, V., Goyal, N., Hartshorn, A., Hosseini, S., Hou, R., Inan, H., Kardas, M., Kerkez, V., Khabsa, M., Kloumann, I., Korenev, A., Koura, P.S., Lachaux, M.-A., Lavril, T., Lee, J., Liskovich, D., Lu, Y., Mao, Y., Martinet, X., Mihaylov, T., Mishra, P., Molybog, I., Nie, Y., Poulton, A., Reizenstein, J., Rungta, R., Saladi, K., Schelten, A., Silva, R., Smith, E.M., Subramanian, R., Tan, X.E., Tang, B., Taylor, R., Williams, A., Kuan, J.X., Xu, P., Yan, Z., Zarov, I., Zhang, Y., Fan, A., Kambadur, M., Narang, S., Rodriguez, A., Stojnic, R., Edunov, S., and Scialom,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r w:rsidRPr="00B5754D">
        <w:rPr>
          <w:color w:val="000000"/>
        </w:rPr>
        <w:t xml:space="preserve">UbiAi (2023). How to Build a Knowledge Graph with Neo4J and Transformers. [online]. Available at: </w:t>
      </w:r>
      <w:hyperlink r:id="rId77"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Vaswani, A., Shazeer, N., Parmar, N., Uszkoreit, J., Jones, L., Gomez, A.N., Kaiser, L., and Polosukhin,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Orgun,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ei, J., Wang, X., Schuurmans, D., Bosma, M., Ichter,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u, Y., Schuster, M., Chen, Z., Le, Q.V., Norouzi, M., Macherey, W., Krikun, M., Cao, Y., Gao, Q., Macherey, K., Klingner, J., Shah, A., Johnson, M., Liu, X., Kaiser, Ł., Gouws, S., Kato, Y., Kudo, T., Kazawa, H., Stevens, K., Kurian, G., Patil, N., Wang, W., Young, C., Smith, J., Riesa, J., Rudnick, A., Vinyals,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walkar, P., Birari, A., Bharathan, G., Vakayil,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Zhen, Y., Li, W.-J., and Yeung, D.-Y. (2009) ‘TagiCoFi: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Presented at the RecSys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w:t>
      </w:r>
      <w:r w:rsidR="00726338" w:rsidRPr="00B5754D">
        <w:rPr>
          <w:color w:val="000000"/>
        </w:rPr>
        <w:t>Zimbres, R., (2023). Building Knowledge Graphs from Scratch using Neo4j and Vertex AI. Medium. Available at: </w:t>
      </w:r>
      <w:hyperlink r:id="rId78" w:tgtFrame="_new" w:history="1">
        <w:r w:rsidR="00726338" w:rsidRPr="00B5754D">
          <w:rPr>
            <w:color w:val="0000FF"/>
            <w:u w:val="single"/>
          </w:rPr>
          <w:t>https://medium.com/@rubenszimbres/building-k</w:t>
        </w:r>
        <w:r w:rsidR="00726338" w:rsidRPr="00B5754D">
          <w:rPr>
            <w:color w:val="0000FF"/>
            <w:u w:val="single"/>
          </w:rPr>
          <w:t>n</w:t>
        </w:r>
        <w:r w:rsidR="00726338" w:rsidRPr="00B5754D">
          <w:rPr>
            <w:color w:val="0000FF"/>
            <w:u w:val="single"/>
          </w:rPr>
          <w:t>owledge-graphs-from-scratch-using-neo4j-and-vertex-ai-8311eb69a472</w:t>
        </w:r>
      </w:hyperlink>
      <w:r w:rsidR="00726338" w:rsidRPr="00B5754D">
        <w:t xml:space="preserve"> </w:t>
      </w:r>
      <w:r w:rsidR="00726338" w:rsidRPr="00B5754D">
        <w:rPr>
          <w:color w:val="000000"/>
        </w:rPr>
        <w:t xml:space="preserve">[Accessed </w:t>
      </w:r>
      <w:r w:rsidR="00726338" w:rsidRPr="00B5754D">
        <w:rPr>
          <w:color w:val="000000"/>
        </w:rPr>
        <w:t>01</w:t>
      </w:r>
      <w:r w:rsidR="00726338" w:rsidRPr="00B5754D">
        <w:rPr>
          <w:color w:val="000000"/>
        </w:rPr>
        <w:t xml:space="preserve"> </w:t>
      </w:r>
      <w:r w:rsidR="00726338" w:rsidRPr="00B5754D">
        <w:rPr>
          <w:color w:val="000000"/>
        </w:rPr>
        <w:t>Jun</w:t>
      </w:r>
      <w:r w:rsidR="00726338" w:rsidRPr="00B5754D">
        <w:rPr>
          <w:color w:val="000000"/>
        </w:rPr>
        <w:t xml:space="preserve">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9"/>
      <w:footerReference w:type="default" r:id="rId8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EC3A20" w14:textId="77777777" w:rsidR="00A91F3C" w:rsidRDefault="00A91F3C" w:rsidP="009E1111">
      <w:r>
        <w:separator/>
      </w:r>
    </w:p>
  </w:endnote>
  <w:endnote w:type="continuationSeparator" w:id="0">
    <w:p w14:paraId="2344D456" w14:textId="77777777" w:rsidR="00A91F3C" w:rsidRDefault="00A91F3C"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EBAA32" w14:textId="77777777" w:rsidR="00A91F3C" w:rsidRDefault="00A91F3C" w:rsidP="009E1111">
      <w:r>
        <w:separator/>
      </w:r>
    </w:p>
  </w:footnote>
  <w:footnote w:type="continuationSeparator" w:id="0">
    <w:p w14:paraId="2B2D3A85" w14:textId="77777777" w:rsidR="00A91F3C" w:rsidRDefault="00A91F3C"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266F5"/>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139D"/>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AF1"/>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379F3"/>
    <w:rsid w:val="00140385"/>
    <w:rsid w:val="0014223C"/>
    <w:rsid w:val="00142FFA"/>
    <w:rsid w:val="001432F4"/>
    <w:rsid w:val="0014643D"/>
    <w:rsid w:val="00151F27"/>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0AF4"/>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48FC"/>
    <w:rsid w:val="001E5304"/>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A1C"/>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5D04"/>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0CA6"/>
    <w:rsid w:val="006212A3"/>
    <w:rsid w:val="00622324"/>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1F3C"/>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72B"/>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2D3F"/>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5B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8FF"/>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www.youtube.com/watch?v=bCz4OMemCcA" TargetMode="External"/><Relationship Id="rId68" Type="http://schemas.openxmlformats.org/officeDocument/2006/relationships/hyperlink" Target="https://datascience.fm/leveraging-llms-in-recommendation-systems/"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hyperlink" Target="https://bergum.medium.com/pretrained-transformer-language-models-for-search-part-1-bda60d2a68ba" TargetMode="External"/><Relationship Id="rId74" Type="http://schemas.openxmlformats.org/officeDocument/2006/relationships/hyperlink" Target="https://medium.com/@sheikh.sahil12299/recommendation-system-using-knowledge-graphs-and-machine-learning-4060c6677f8b"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medium.com/@ekomasterwan993/analyzing-airlines-reviews-nlp-project-7a58b553c370" TargetMode="External"/><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www.youtube.com/watch?v=Mn_9W1nCFLo&amp;t=668s" TargetMode="External"/><Relationship Id="rId69" Type="http://schemas.openxmlformats.org/officeDocument/2006/relationships/hyperlink" Target="https://osanseviero.github.io/hackerllama/blog/posts/sentence_embeddings2/" TargetMode="External"/><Relationship Id="rId77" Type="http://schemas.openxmlformats.org/officeDocument/2006/relationships/hyperlink" Target="https://ubiai.tools/kg-2/" TargetMode="Externa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hyperlink" Target="https://medium.com/rahasak/optimizing-rag-supervised-embeddings-reranking-with-your-data-with-llamaindex-88344ff89da7"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s://www.youtube.com/watch?v=3w_D1L0F-uE&amp;t=710s" TargetMode="External"/><Relationship Id="rId67" Type="http://schemas.openxmlformats.org/officeDocument/2006/relationships/hyperlink" Target="https://www.kaggle.com/code/lucamassaron/sherlock-holmes-q-a-with-gemma-fine-tuning"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medium.com/@hvarolerdem/ndcg-for-ranking-evaluation-fd8bf45179fc" TargetMode="External"/><Relationship Id="rId70" Type="http://schemas.openxmlformats.org/officeDocument/2006/relationships/hyperlink" Target="https://journalofbigdata.springeropen.com/articles/10.1186/s40537-021-00534-7" TargetMode="External"/><Relationship Id="rId75" Type="http://schemas.openxmlformats.org/officeDocument/2006/relationships/hyperlink" Target="https://www.kaggle.com/datasets/sujalsuthar/airlines-review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learn.deeplearning.ai/courses/knowledge-graphs-rag/lesson/1/introduction" TargetMode="External"/><Relationship Id="rId65" Type="http://schemas.openxmlformats.org/officeDocument/2006/relationships/hyperlink" Target="https://www.kaggle.com/datasets/manishkumar7432698/airline-passangers-booking-data/data?select=Customer_comment.csv" TargetMode="External"/><Relationship Id="rId73" Type="http://schemas.openxmlformats.org/officeDocument/2006/relationships/hyperlink" Target="https://medium.com/@samarrana407/step-by-step-guide-to-build-rag-application-with-knowledge-graph-456fbaf64e98" TargetMode="External"/><Relationship Id="rId78" Type="http://schemas.openxmlformats.org/officeDocument/2006/relationships/hyperlink" Target="https://medium.com/@rubenszimbres/building-knowledge-graphs-from-scratch-using-neo4j-and-vertex-ai-8311eb69a472"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aporia.com/learn/a-practical-guide-to-normalized-discounted-cumulative-gain-ndcg/" TargetMode="External"/><Relationship Id="rId7" Type="http://schemas.openxmlformats.org/officeDocument/2006/relationships/endnotes" Target="endnotes.xml"/><Relationship Id="rId71" Type="http://schemas.openxmlformats.org/officeDocument/2006/relationships/hyperlink" Target="https://picolojoaop.medium.com/airline-customer-review-web-scraping-1e812a79b995"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hyperlink" Target="https://huggingface.co/nreimers/MiniLM-L6-H384-uncased" TargetMode="External"/><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hyperlink" Target="https://machinelearninginterview.com/topics/machine-learning/ndcg-evaluation-metric-for-recommender-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15</Pages>
  <Words>66499</Words>
  <Characters>379045</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6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cp:revision>
  <cp:lastPrinted>2024-08-21T15:19:00Z</cp:lastPrinted>
  <dcterms:created xsi:type="dcterms:W3CDTF">2024-08-21T15:19:00Z</dcterms:created>
  <dcterms:modified xsi:type="dcterms:W3CDTF">2024-08-21T16: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